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8BDFA4" w14:textId="0F487BE4" w:rsidR="00275C3D" w:rsidRPr="00275C3D" w:rsidRDefault="00275C3D" w:rsidP="00275C3D">
      <w:pPr>
        <w:rPr>
          <w:b/>
          <w:bCs/>
        </w:rPr>
      </w:pPr>
      <w:r w:rsidRPr="00275C3D">
        <w:rPr>
          <w:b/>
          <w:bCs/>
        </w:rPr>
        <w:t>Oxford Handbook of Acceptance and Commitment Therapy</w:t>
      </w:r>
    </w:p>
    <w:p w14:paraId="3AFDF627" w14:textId="77777777" w:rsidR="00275C3D" w:rsidRDefault="00275C3D" w:rsidP="00275C3D"/>
    <w:p w14:paraId="2AD07FD6" w14:textId="5ED6C8E2" w:rsidR="00275C3D" w:rsidRPr="00275C3D" w:rsidRDefault="000C7D49" w:rsidP="00275C3D">
      <w:pPr>
        <w:rPr>
          <w:b/>
          <w:bCs/>
          <w:i/>
          <w:iCs/>
        </w:rPr>
      </w:pPr>
      <w:r>
        <w:rPr>
          <w:b/>
          <w:bCs/>
          <w:i/>
          <w:iCs/>
        </w:rPr>
        <w:t>C</w:t>
      </w:r>
      <w:r w:rsidRPr="00275C3D">
        <w:rPr>
          <w:b/>
          <w:bCs/>
          <w:i/>
          <w:iCs/>
        </w:rPr>
        <w:t xml:space="preserve">hapter </w:t>
      </w:r>
      <w:r>
        <w:rPr>
          <w:b/>
          <w:bCs/>
          <w:i/>
          <w:iCs/>
        </w:rPr>
        <w:t xml:space="preserve">on </w:t>
      </w:r>
      <w:r w:rsidR="00275C3D" w:rsidRPr="00275C3D">
        <w:rPr>
          <w:b/>
          <w:bCs/>
          <w:i/>
          <w:iCs/>
        </w:rPr>
        <w:t xml:space="preserve">Cognitive Defusion </w:t>
      </w:r>
      <w:r w:rsidR="00275C3D" w:rsidRPr="00275C3D">
        <w:rPr>
          <w:b/>
          <w:bCs/>
          <w:i/>
          <w:iCs/>
        </w:rPr>
        <w:fldChar w:fldCharType="begin"/>
      </w:r>
      <w:r w:rsidR="00275C3D" w:rsidRPr="00275C3D">
        <w:rPr>
          <w:b/>
          <w:bCs/>
          <w:i/>
          <w:iCs/>
        </w:rPr>
        <w:instrText xml:space="preserve"> ADDIN ZOTERO_ITEM CSL_CITATION {"citationID":"ortec8fT","properties":{"formattedCitation":"(Ruiz et al., 2021)","plainCitation":"(Ruiz et al., 2021)","noteIndex":0},"citationItems":[{"id":29175,"uris":["http://zotero.org/users/1687755/items/674URAIG"],"itemData":{"id":29175,"type":"chapter","abstract":"There are now over 900 randomized controlled trials demonstrating the positive effects of Acceptance and Commitment Therapy (ACT) for a wide range of areas. ACT is listed as an empirically supported therapy for multiple clinical concerns and is being disseminated as an evidence-based treatment by organizations including the United States Veterans Health Administration and the World Health Organization. In The Oxford Handbook of Acceptance and Commitment Therapy, Michael P. Twohig, Michael E. Levin, and Julie M. Petersen bring together contributions from the world's leading scholars to create a comprehensive volume on established areas of ACT. The Handbook presents a scholarly review of the treatment as it has developed over the past two to three decades. Featuring 33 chapters on key aspects of the treatment, the contributors offer analysis on ACT's conceptual and theoretical underpinnings, applications to specific populations and problems, methods of implementation, and other special topics. They further cover theory, empirical support, and scholarly descriptions of treatment application. The volume is divided into four sections, with the first, on conceptual foundations, offering five chapters that comprise a primer on ACT. The second section presents chapters on ACT methods, such as acceptance, cognitive defusion, and values. The third section covers specific applications of ACT, including depression, eating disorders, and psychosis. The fourth and final section covers issues implementing ACT such as training, delivery in schools, technology, and cultural adaptation. The Handbook concludes with two chapters examining directions for future research and practice. Offering rich resources to further study each topic, the Handbook is an essential resource for scholars and students who wish to understand the important major aspects of this transdiagnostic form of cognitive behavior therapy.","container-title":"The Oxford Handbook of Acceptance and Commitment Therapy","ISBN":"978-0-19-755009-0","language":"en","note":"Google-Books-ID: 2V7DEAAAQBAJ","publisher":"Oxford University Press","source":"Google Books","title":"Cognitive defusion","URL":"https://doi.org/10.1093/oxfordhb/9780197550076.001.0001","author":[{"family":"Ruiz","given":"Francisco J."},{"family":"Gil-Luciano","given":"B."},{"family":"Segura-Vargas","given":"M. A."}],"editor":[{"family":"Twohig","given":"Michael P."},{"family":"Levin","given":"Michael E."},{"family":"Petersen","given":"J. M."}],"issued":{"date-parts":[["2021"]]}}}],"schema":"https://github.com/citation-style-language/schema/raw/master/csl-citation.json"} </w:instrText>
      </w:r>
      <w:r w:rsidR="00275C3D" w:rsidRPr="00275C3D">
        <w:rPr>
          <w:b/>
          <w:bCs/>
          <w:i/>
          <w:iCs/>
        </w:rPr>
        <w:fldChar w:fldCharType="separate"/>
      </w:r>
      <w:r w:rsidR="00275C3D" w:rsidRPr="00275C3D">
        <w:rPr>
          <w:b/>
          <w:bCs/>
          <w:i/>
          <w:iCs/>
          <w:noProof/>
        </w:rPr>
        <w:t>(Ruiz et al., 2021)</w:t>
      </w:r>
      <w:r w:rsidR="00275C3D" w:rsidRPr="00275C3D">
        <w:rPr>
          <w:b/>
          <w:bCs/>
          <w:i/>
          <w:iCs/>
        </w:rPr>
        <w:fldChar w:fldCharType="end"/>
      </w:r>
    </w:p>
    <w:p w14:paraId="3692BC8F" w14:textId="75B27DDE" w:rsidR="00275C3D" w:rsidRDefault="00275C3D" w:rsidP="00275C3D">
      <w:pPr>
        <w:pStyle w:val="NormalWeb"/>
        <w:rPr>
          <w:rStyle w:val="highlight"/>
        </w:rPr>
      </w:pPr>
      <w:r>
        <w:rPr>
          <w:rStyle w:val="highlight"/>
        </w:rPr>
        <w:t>“Foody, Barnes</w:t>
      </w:r>
      <w:r>
        <w:rPr>
          <w:rStyle w:val="highlight"/>
        </w:rPr>
        <w:t>-</w:t>
      </w:r>
      <w:r>
        <w:rPr>
          <w:rStyle w:val="highlight"/>
        </w:rPr>
        <w:t xml:space="preserve">Holmes, Barnes-Holmes, and Luciano (2013) found that Defusion II </w:t>
      </w:r>
      <w:r w:rsidR="00C275AD">
        <w:rPr>
          <w:rStyle w:val="highlight"/>
        </w:rPr>
        <w:t>[hierarchy]</w:t>
      </w:r>
      <w:r>
        <w:rPr>
          <w:rStyle w:val="highlight"/>
        </w:rPr>
        <w:t xml:space="preserve"> was more efficacious in reducing experimentally induced emotional distress than </w:t>
      </w:r>
      <w:r w:rsidR="00C275AD">
        <w:rPr>
          <w:rStyle w:val="highlight"/>
        </w:rPr>
        <w:t>Defusion I</w:t>
      </w:r>
      <w:r w:rsidR="00C275AD">
        <w:rPr>
          <w:rStyle w:val="highlight"/>
        </w:rPr>
        <w:t xml:space="preserve"> [distinction]</w:t>
      </w:r>
      <w:r>
        <w:rPr>
          <w:rStyle w:val="highlight"/>
        </w:rPr>
        <w:t>.</w:t>
      </w:r>
      <w:r>
        <w:rPr>
          <w:rStyle w:val="highlight"/>
        </w:rPr>
        <w:t>”</w:t>
      </w:r>
    </w:p>
    <w:p w14:paraId="7D72B1D7" w14:textId="2292D20E" w:rsidR="00275C3D" w:rsidRDefault="00275C3D" w:rsidP="00275C3D">
      <w:pPr>
        <w:pStyle w:val="NormalWeb"/>
        <w:numPr>
          <w:ilvl w:val="0"/>
          <w:numId w:val="4"/>
        </w:numPr>
        <w:rPr>
          <w:rStyle w:val="highlight"/>
        </w:rPr>
      </w:pPr>
      <w:r>
        <w:rPr>
          <w:rStyle w:val="highlight"/>
        </w:rPr>
        <w:t>Incorrect based on reanalysis</w:t>
      </w:r>
    </w:p>
    <w:p w14:paraId="258C8F8C" w14:textId="2318BF6B" w:rsidR="00275C3D" w:rsidRDefault="00275C3D" w:rsidP="00275C3D">
      <w:pPr>
        <w:pStyle w:val="NormalWeb"/>
        <w:rPr>
          <w:rStyle w:val="citation"/>
        </w:rPr>
      </w:pPr>
      <w:r>
        <w:rPr>
          <w:rStyle w:val="highlight"/>
        </w:rPr>
        <w:t>“</w:t>
      </w:r>
      <w:r>
        <w:rPr>
          <w:rStyle w:val="highlight"/>
        </w:rPr>
        <w:t>Similarly, Foody, Barnes-Holmes, Barnes-Holmes, Rai, and Luciano (2015) found that protocols that included framing ongoing private events through hierarchical relations were more efficacious than those that only introduced deictic relations.”</w:t>
      </w:r>
      <w:r>
        <w:t xml:space="preserve"> </w:t>
      </w:r>
      <w:r>
        <w:rPr>
          <w:rStyle w:val="citation"/>
        </w:rPr>
        <w:t>(</w:t>
      </w:r>
      <w:r>
        <w:rPr>
          <w:rStyle w:val="citation-item"/>
        </w:rPr>
        <w:t>Ruiz et al., 2021, p. 13</w:t>
      </w:r>
      <w:r>
        <w:rPr>
          <w:rStyle w:val="citation"/>
        </w:rPr>
        <w:t>)</w:t>
      </w:r>
    </w:p>
    <w:p w14:paraId="4D41D78F" w14:textId="0AB7A665" w:rsidR="00275C3D" w:rsidRDefault="00275C3D" w:rsidP="00604867">
      <w:pPr>
        <w:pStyle w:val="NormalWeb"/>
        <w:numPr>
          <w:ilvl w:val="0"/>
          <w:numId w:val="4"/>
        </w:numPr>
        <w:rPr>
          <w:rStyle w:val="citation"/>
        </w:rPr>
      </w:pPr>
      <w:r>
        <w:rPr>
          <w:rStyle w:val="citation"/>
        </w:rPr>
        <w:t xml:space="preserve">Incorrect </w:t>
      </w:r>
      <w:r w:rsidR="00FF692E">
        <w:rPr>
          <w:rStyle w:val="citation"/>
        </w:rPr>
        <w:t xml:space="preserve">characterisation of results which were in fact null. </w:t>
      </w:r>
    </w:p>
    <w:p w14:paraId="6E35087E" w14:textId="77777777" w:rsidR="00FF692E" w:rsidRDefault="00FF692E" w:rsidP="00FF692E">
      <w:pPr>
        <w:pStyle w:val="NormalWeb"/>
        <w:rPr>
          <w:rStyle w:val="citation"/>
        </w:rPr>
      </w:pPr>
    </w:p>
    <w:p w14:paraId="2D1CFA8F" w14:textId="26191396" w:rsidR="000C7D49" w:rsidRDefault="000C7D49" w:rsidP="00275C3D">
      <w:pPr>
        <w:pStyle w:val="NormalWeb"/>
        <w:rPr>
          <w:rStyle w:val="citation"/>
          <w:b/>
          <w:bCs/>
          <w:i/>
          <w:iCs/>
        </w:rPr>
      </w:pPr>
      <w:r w:rsidRPr="000C7D49">
        <w:rPr>
          <w:rStyle w:val="citation"/>
          <w:b/>
          <w:bCs/>
          <w:i/>
          <w:iCs/>
        </w:rPr>
        <w:t xml:space="preserve">Chapter on </w:t>
      </w:r>
      <w:r w:rsidRPr="000C7D49">
        <w:rPr>
          <w:rStyle w:val="citation"/>
          <w:b/>
          <w:bCs/>
          <w:i/>
          <w:iCs/>
        </w:rPr>
        <w:t>Clinical behavior analysis and RFT: Conceptualizing psychopathology and its treatment</w:t>
      </w:r>
      <w:r>
        <w:rPr>
          <w:rStyle w:val="citation"/>
          <w:b/>
          <w:bCs/>
          <w:i/>
          <w:iCs/>
        </w:rPr>
        <w:t xml:space="preserve"> </w:t>
      </w:r>
      <w:r>
        <w:rPr>
          <w:rStyle w:val="citation"/>
          <w:b/>
          <w:bCs/>
          <w:i/>
          <w:iCs/>
        </w:rPr>
        <w:fldChar w:fldCharType="begin"/>
      </w:r>
      <w:r>
        <w:rPr>
          <w:rStyle w:val="citation"/>
          <w:b/>
          <w:bCs/>
          <w:i/>
          <w:iCs/>
        </w:rPr>
        <w:instrText xml:space="preserve"> ADDIN ZOTERO_ITEM CSL_CITATION {"citationID":"Gu6mrzuA","properties":{"formattedCitation":"(Luciano et al., 2022)","plainCitation":"(Luciano et al., 2022)","noteIndex":0},"citationItems":[{"id":29197,"uris":["http://zotero.org/users/1687755/items/HCKERP8Y"],"itemData":{"id":29197,"type":"chapter","abstract":"Abstract\n            Private events can have a dominant function in human behavior, especially with regard to the experience of self and selfing behavior. This article presents the building of selfing behavior throughout the early interactions of responding to others’ behaviors and discusses the impact of learning to relate (i.e., learning human language). Special focus is on the significant impact of deictic and hierarchical framing in building self-contents, overaching abstract motivations, the abstraction of I, and the subsequent derivation of more self-contents. Also covered are the patterns of responding in coordination with one’s own behavior (psychological inflexibility) and responding hierarchically (psychological flexibility); and hierarchical responding as the final common pathway for the many faces of therapeutic processes towards building psychological flexibility. Finally, the experimental evidence that has been signaling this path for years is summarized.","container-title":"The Oxford Handbook of Acceptance and Commitment Therapy","edition":"1","ISBN":"978-0-19-755007-6","language":"en","note":"DOI: 10.1093/oxfordhb/9780197550076.013.5","page":"109-142","publisher":"Oxford University Press","source":"DOI.org (Crossref)","title":"Clinical Behavior Analysis and RFT: Conceptualizing Psychopathology and Its Treatment","title-short":"Clinical Behavior Analysis and RFT","URL":"https://doi.org/10.1093/oxfordhb/9780197550076.001.0001","editor":[{"family":"Twohig","given":"Michael P."},{"family":"Levin","given":"Michael E."},{"family":"Petersen","given":"Julie M."}],"author":[{"family":"Luciano","given":"Carmen"},{"family":"Törneke","given":"Niklas"},{"family":"Ruiz","given":"Francisco J."}],"accessed":{"date-parts":[["2024",8,5]]},"issued":{"date-parts":[["2022",8,18]]}}}],"schema":"https://github.com/citation-style-language/schema/raw/master/csl-citation.json"} </w:instrText>
      </w:r>
      <w:r>
        <w:rPr>
          <w:rStyle w:val="citation"/>
          <w:b/>
          <w:bCs/>
          <w:i/>
          <w:iCs/>
        </w:rPr>
        <w:fldChar w:fldCharType="separate"/>
      </w:r>
      <w:r>
        <w:rPr>
          <w:rStyle w:val="citation"/>
          <w:b/>
          <w:bCs/>
          <w:i/>
          <w:iCs/>
          <w:noProof/>
        </w:rPr>
        <w:t>(Luciano et al., 2022)</w:t>
      </w:r>
      <w:r>
        <w:rPr>
          <w:rStyle w:val="citation"/>
          <w:b/>
          <w:bCs/>
          <w:i/>
          <w:iCs/>
        </w:rPr>
        <w:fldChar w:fldCharType="end"/>
      </w:r>
    </w:p>
    <w:p w14:paraId="4B0D6C5E" w14:textId="58151785" w:rsidR="000C7D49" w:rsidRDefault="000C7D49" w:rsidP="00275C3D">
      <w:pPr>
        <w:pStyle w:val="NormalWeb"/>
        <w:rPr>
          <w:rStyle w:val="citation"/>
        </w:rPr>
      </w:pPr>
      <w:r>
        <w:rPr>
          <w:rStyle w:val="citation"/>
        </w:rPr>
        <w:t>“</w:t>
      </w:r>
      <w:r w:rsidRPr="000C7D49">
        <w:rPr>
          <w:rStyle w:val="citation"/>
        </w:rPr>
        <w:t xml:space="preserve">Evidence of hierarchically framing ongoing behavior as a central relational process </w:t>
      </w:r>
      <w:r>
        <w:rPr>
          <w:rStyle w:val="citation"/>
        </w:rPr>
        <w:t xml:space="preserve">… </w:t>
      </w:r>
      <w:r w:rsidRPr="000C7D49">
        <w:rPr>
          <w:rStyle w:val="citation"/>
        </w:rPr>
        <w:t>Luciano et al. (2011) analyzed the differential effect of two defusion protocols</w:t>
      </w:r>
      <w:r>
        <w:rPr>
          <w:rStyle w:val="citation"/>
        </w:rPr>
        <w:t xml:space="preserve"> [distinction vs. hierarchy]</w:t>
      </w:r>
      <w:r w:rsidRPr="000C7D49">
        <w:rPr>
          <w:rStyle w:val="citation"/>
        </w:rPr>
        <w:t xml:space="preserve">. </w:t>
      </w:r>
      <w:r>
        <w:rPr>
          <w:rStyle w:val="citation"/>
        </w:rPr>
        <w:t xml:space="preserve">… </w:t>
      </w:r>
      <w:r w:rsidRPr="000C7D49">
        <w:rPr>
          <w:rStyle w:val="citation"/>
        </w:rPr>
        <w:t>The results showed that the second protocol had a greater effect on reducing the frequency of problematic behaviors and psychological inflexibility at the 4-month follow-up. Some experimental analogs have replicated the results of the previous study with different dependent variables: experimentally induced emotional distress (Foody, Barnes-Holmes, Barnes-Holmes, &amp; Luciano, 2013)</w:t>
      </w:r>
      <w:r>
        <w:rPr>
          <w:rStyle w:val="citation"/>
        </w:rPr>
        <w:t>”</w:t>
      </w:r>
    </w:p>
    <w:p w14:paraId="246BE39B" w14:textId="77777777" w:rsidR="00FF692E" w:rsidRDefault="00FF692E" w:rsidP="00FF692E">
      <w:pPr>
        <w:pStyle w:val="NormalWeb"/>
        <w:numPr>
          <w:ilvl w:val="0"/>
          <w:numId w:val="4"/>
        </w:numPr>
      </w:pPr>
      <w:r>
        <w:t>Cites Foody et al. 2013 as evidence of the relevance of RFT to ACT</w:t>
      </w:r>
    </w:p>
    <w:p w14:paraId="39C0FAA0" w14:textId="05151697" w:rsidR="00275C3D" w:rsidRDefault="00FF692E" w:rsidP="00275C3D">
      <w:pPr>
        <w:pStyle w:val="NormalWeb"/>
        <w:numPr>
          <w:ilvl w:val="0"/>
          <w:numId w:val="4"/>
        </w:numPr>
      </w:pPr>
      <w:r>
        <w:t>Does not acknowledge the failed replication in Foody et al. 2015</w:t>
      </w:r>
    </w:p>
    <w:p w14:paraId="6BF68AD6" w14:textId="77777777" w:rsidR="005809AB" w:rsidRDefault="005809AB" w:rsidP="005809AB">
      <w:pPr>
        <w:pStyle w:val="NormalWeb"/>
      </w:pPr>
    </w:p>
    <w:p w14:paraId="64605826" w14:textId="55662B48" w:rsidR="005809AB" w:rsidRPr="005809AB" w:rsidRDefault="005809AB" w:rsidP="005809AB">
      <w:pPr>
        <w:pStyle w:val="NormalWeb"/>
        <w:rPr>
          <w:b/>
          <w:bCs/>
          <w:i/>
          <w:iCs/>
        </w:rPr>
      </w:pPr>
      <w:r w:rsidRPr="005809AB">
        <w:rPr>
          <w:b/>
          <w:bCs/>
          <w:i/>
          <w:iCs/>
        </w:rPr>
        <w:t xml:space="preserve">Chapter on A primer on Relational Frame Theory </w:t>
      </w:r>
      <w:r w:rsidRPr="005809AB">
        <w:rPr>
          <w:b/>
          <w:bCs/>
          <w:i/>
          <w:iCs/>
        </w:rPr>
        <w:fldChar w:fldCharType="begin"/>
      </w:r>
      <w:r w:rsidRPr="005809AB">
        <w:rPr>
          <w:b/>
          <w:bCs/>
          <w:i/>
          <w:iCs/>
        </w:rPr>
        <w:instrText xml:space="preserve"> ADDIN ZOTERO_ITEM CSL_CITATION {"citationID":"NiOl8j09","properties":{"formattedCitation":"(Harte &amp; Barnes-Holmes, 2022)","plainCitation":"(Harte &amp; Barnes-Holmes, 2022)","noteIndex":0},"citationItems":[{"id":29203,"uris":["http://zotero.org/users/1687755/items/DUQKD2G4"],"itemData":{"id":29203,"type":"chapter","container-title":"The Oxford Handbook of Acceptance and Commitment Therapy","edition":"1","language":"en","publisher":"Oxford University Press","source":"DOI.org (Crossref)","title":"A primer on relational frame theory (RFT)","URL":"https://doi.org/10.1093/oxfordhb/9780197550076.001.0001","editor":[{"family":"Twohig","given":"Michael P."},{"family":"Levin","given":"Michael E."},{"family":"Petersen","given":"Julie M."}],"author":[{"family":"Harte","given":"Colin"},{"family":"Barnes-Holmes","given":"Dermot"}],"accessed":{"date-parts":[["2024",8,5]]},"issued":{"date-parts":[["2022",8,18]]}}}],"schema":"https://github.com/citation-style-language/schema/raw/master/csl-citation.json"} </w:instrText>
      </w:r>
      <w:r w:rsidRPr="005809AB">
        <w:rPr>
          <w:b/>
          <w:bCs/>
          <w:i/>
          <w:iCs/>
        </w:rPr>
        <w:fldChar w:fldCharType="separate"/>
      </w:r>
      <w:r w:rsidRPr="005809AB">
        <w:rPr>
          <w:b/>
          <w:bCs/>
          <w:i/>
          <w:iCs/>
          <w:noProof/>
        </w:rPr>
        <w:t>(Harte &amp; Barnes-Holmes, 2022)</w:t>
      </w:r>
      <w:r w:rsidRPr="005809AB">
        <w:rPr>
          <w:b/>
          <w:bCs/>
          <w:i/>
          <w:iCs/>
        </w:rPr>
        <w:fldChar w:fldCharType="end"/>
      </w:r>
    </w:p>
    <w:p w14:paraId="2C676D3F" w14:textId="6DECB7C0" w:rsidR="00EC239E" w:rsidRDefault="005809AB" w:rsidP="00EC239E">
      <w:pPr>
        <w:pStyle w:val="NormalWeb"/>
        <w:rPr>
          <w:rStyle w:val="citation"/>
        </w:rPr>
      </w:pPr>
      <w:r>
        <w:rPr>
          <w:rStyle w:val="citation"/>
        </w:rPr>
        <w:t>“</w:t>
      </w:r>
      <w:r w:rsidRPr="005809AB">
        <w:rPr>
          <w:rStyle w:val="citation"/>
        </w:rPr>
        <w:t xml:space="preserve">Early research in RFT demonstrated a number of distinct patterns of AARR or relational frames. These patterns included: coordination </w:t>
      </w:r>
      <w:r>
        <w:rPr>
          <w:rStyle w:val="citation"/>
        </w:rPr>
        <w:t>…</w:t>
      </w:r>
      <w:r w:rsidRPr="005809AB">
        <w:rPr>
          <w:rStyle w:val="citation"/>
        </w:rPr>
        <w:t xml:space="preserve">, distinction, </w:t>
      </w:r>
      <w:r>
        <w:rPr>
          <w:rStyle w:val="citation"/>
        </w:rPr>
        <w:t xml:space="preserve">… </w:t>
      </w:r>
      <w:r w:rsidRPr="005809AB">
        <w:rPr>
          <w:rStyle w:val="citation"/>
        </w:rPr>
        <w:t xml:space="preserve">opposition, </w:t>
      </w:r>
      <w:r>
        <w:rPr>
          <w:rStyle w:val="citation"/>
        </w:rPr>
        <w:t xml:space="preserve">… </w:t>
      </w:r>
      <w:r w:rsidRPr="005809AB">
        <w:rPr>
          <w:rStyle w:val="citation"/>
        </w:rPr>
        <w:t>comparison,</w:t>
      </w:r>
      <w:r>
        <w:rPr>
          <w:rStyle w:val="citation"/>
        </w:rPr>
        <w:t xml:space="preserve"> …</w:t>
      </w:r>
      <w:r w:rsidRPr="005809AB">
        <w:rPr>
          <w:rStyle w:val="citation"/>
        </w:rPr>
        <w:t xml:space="preserve"> temporality, </w:t>
      </w:r>
      <w:r>
        <w:rPr>
          <w:rStyle w:val="citation"/>
        </w:rPr>
        <w:t xml:space="preserve">… </w:t>
      </w:r>
      <w:r w:rsidRPr="005809AB">
        <w:rPr>
          <w:rStyle w:val="citation"/>
        </w:rPr>
        <w:t>hierarchy (e.g., Foody et al., 2013</w:t>
      </w:r>
      <w:r>
        <w:rPr>
          <w:rStyle w:val="citation"/>
        </w:rPr>
        <w:t>)” (p.20)</w:t>
      </w:r>
    </w:p>
    <w:p w14:paraId="449324D8" w14:textId="4F90FB6E" w:rsidR="005809AB" w:rsidRDefault="005809AB" w:rsidP="005809AB">
      <w:pPr>
        <w:pStyle w:val="NormalWeb"/>
        <w:numPr>
          <w:ilvl w:val="0"/>
          <w:numId w:val="4"/>
        </w:numPr>
        <w:rPr>
          <w:rStyle w:val="citation"/>
        </w:rPr>
      </w:pPr>
      <w:r>
        <w:rPr>
          <w:rStyle w:val="citation"/>
        </w:rPr>
        <w:t>Mischaracterises nature of original study. Foody et al 2013 did not demonstrate this patter of AARRing but rather assumed it to construct psychological interventions</w:t>
      </w:r>
    </w:p>
    <w:p w14:paraId="7AE44505" w14:textId="57A490EB" w:rsidR="005809AB" w:rsidRDefault="005809AB" w:rsidP="005809AB">
      <w:pPr>
        <w:pStyle w:val="NormalWeb"/>
        <w:numPr>
          <w:ilvl w:val="0"/>
          <w:numId w:val="4"/>
        </w:numPr>
        <w:rPr>
          <w:rStyle w:val="citation"/>
        </w:rPr>
      </w:pPr>
      <w:r>
        <w:rPr>
          <w:rStyle w:val="citation"/>
        </w:rPr>
        <w:t>Does not cite the failed replication by Foody et al. 2015.</w:t>
      </w:r>
    </w:p>
    <w:p w14:paraId="08A697A2" w14:textId="77777777" w:rsidR="005809AB" w:rsidRDefault="005809AB" w:rsidP="00EC239E">
      <w:pPr>
        <w:pStyle w:val="NormalWeb"/>
        <w:rPr>
          <w:rStyle w:val="citation"/>
        </w:rPr>
      </w:pPr>
    </w:p>
    <w:p w14:paraId="056747F9" w14:textId="4A83D9E8" w:rsidR="00BC25BF" w:rsidRPr="00735A13" w:rsidRDefault="00735A13" w:rsidP="00275C3D">
      <w:pPr>
        <w:pStyle w:val="NormalWeb"/>
        <w:rPr>
          <w:rStyle w:val="citation"/>
          <w:b/>
          <w:bCs/>
        </w:rPr>
      </w:pPr>
      <w:r>
        <w:rPr>
          <w:rStyle w:val="citation"/>
          <w:b/>
          <w:bCs/>
        </w:rPr>
        <w:t>“</w:t>
      </w:r>
      <w:r w:rsidR="00BC25BF" w:rsidRPr="00BC25BF">
        <w:rPr>
          <w:rStyle w:val="citation"/>
          <w:b/>
          <w:bCs/>
        </w:rPr>
        <w:t>Behavior Therapy</w:t>
      </w:r>
      <w:r>
        <w:rPr>
          <w:rStyle w:val="citation"/>
          <w:b/>
          <w:bCs/>
        </w:rPr>
        <w:t>”’s c</w:t>
      </w:r>
      <w:r w:rsidR="00BC25BF" w:rsidRPr="00735A13">
        <w:rPr>
          <w:rStyle w:val="citation"/>
          <w:b/>
          <w:bCs/>
        </w:rPr>
        <w:t>hapter on</w:t>
      </w:r>
      <w:r w:rsidR="00BC25BF" w:rsidRPr="00BC25BF">
        <w:rPr>
          <w:rStyle w:val="citation"/>
          <w:b/>
          <w:bCs/>
          <w:i/>
          <w:iCs/>
        </w:rPr>
        <w:t xml:space="preserve"> </w:t>
      </w:r>
      <w:r w:rsidR="00BC25BF" w:rsidRPr="00BC25BF">
        <w:rPr>
          <w:rStyle w:val="citation"/>
          <w:b/>
          <w:bCs/>
          <w:i/>
          <w:iCs/>
        </w:rPr>
        <w:t>The Future of Third Wave Cognitive Behavior Therapies</w:t>
      </w:r>
      <w:r w:rsidR="00BC25BF">
        <w:rPr>
          <w:rStyle w:val="citation"/>
        </w:rPr>
        <w:t xml:space="preserve"> </w:t>
      </w:r>
      <w:r w:rsidR="00BC25BF">
        <w:rPr>
          <w:rStyle w:val="citation"/>
        </w:rPr>
        <w:fldChar w:fldCharType="begin"/>
      </w:r>
      <w:r w:rsidR="00BC25BF">
        <w:rPr>
          <w:rStyle w:val="citation"/>
        </w:rPr>
        <w:instrText xml:space="preserve"> ADDIN ZOTERO_ITEM CSL_CITATION {"citationID":"XcaixYzJ","properties":{"formattedCitation":"(Zettle &amp; Masuda, 2022)","plainCitation":"(Zettle &amp; Masuda, 2022)","noteIndex":0},"citationItems":[{"id":29177,"uris":["http://zotero.org/users/1687755/items/RIVXHTAA"],"itemData":{"id":29177,"type":"chapter","abstract":"A projection of where the third wave of cognitive behavior therapy (CBT) may be headed is offered using acceptance and commitment therapy (ACT) as an example. The increasing emergence of a process-based therapy (PBT) movement is cited as having the potential to be...","container-title":"Behavior Therapy","language":"en","note":"DOI: 10.1007/978-3-031-11677-3_34","source":"link.springer.com","title":"The Future of Third Wave Cognitive Behavior Therapies","URL":"https://doi.org/10.1007/978-3-031-11677-3_34","author":[{"family":"Zettle","given":"Robert D."},{"family":"Masuda","given":"Akihiko"}],"editor":[{"family":"O'Donohue","given":"William"},{"family":"Masdua","given":"A."}],"accessed":{"date-parts":[["2024",8,5]]},"issued":{"date-parts":[["2022",10,18]]}}}],"schema":"https://github.com/citation-style-language/schema/raw/master/csl-citation.json"} </w:instrText>
      </w:r>
      <w:r w:rsidR="00BC25BF">
        <w:rPr>
          <w:rStyle w:val="citation"/>
        </w:rPr>
        <w:fldChar w:fldCharType="separate"/>
      </w:r>
      <w:r w:rsidR="00BC25BF">
        <w:rPr>
          <w:rStyle w:val="citation"/>
          <w:noProof/>
        </w:rPr>
        <w:t>(Zettle &amp; Masuda, 2022)</w:t>
      </w:r>
      <w:r w:rsidR="00BC25BF">
        <w:rPr>
          <w:rStyle w:val="citation"/>
        </w:rPr>
        <w:fldChar w:fldCharType="end"/>
      </w:r>
    </w:p>
    <w:p w14:paraId="75022A0A" w14:textId="77777777" w:rsidR="00BC25BF" w:rsidRDefault="00BC25BF" w:rsidP="00BC25BF">
      <w:pPr>
        <w:pStyle w:val="NormalWeb"/>
      </w:pPr>
      <w:r>
        <w:rPr>
          <w:rStyle w:val="highlight"/>
        </w:rPr>
        <w:lastRenderedPageBreak/>
        <w:t>“Illustrative applications of this facet of the CBS model advocated by Hayes et al. (2012a) included efforts by RFT to account for and enhance the use of metaphors (Foody et al., 2014; Sierra et al., 2016) and exercises promoting a type of perspective taking, known as self-as-context (Foody et al., 2013, 2015) within the practice of ACT.”</w:t>
      </w:r>
      <w:r>
        <w:t xml:space="preserve"> </w:t>
      </w:r>
      <w:r>
        <w:rPr>
          <w:rStyle w:val="citation"/>
        </w:rPr>
        <w:t>(</w:t>
      </w:r>
      <w:r>
        <w:rPr>
          <w:rStyle w:val="citation-item"/>
        </w:rPr>
        <w:t>Zettle and Masuda, 2022, p. 786</w:t>
      </w:r>
      <w:r>
        <w:rPr>
          <w:rStyle w:val="citation"/>
        </w:rPr>
        <w:t>)</w:t>
      </w:r>
    </w:p>
    <w:p w14:paraId="5DCB69F4" w14:textId="67519857" w:rsidR="00BC25BF" w:rsidRDefault="00BC25BF" w:rsidP="00BC25BF">
      <w:pPr>
        <w:pStyle w:val="NormalWeb"/>
        <w:numPr>
          <w:ilvl w:val="0"/>
          <w:numId w:val="4"/>
        </w:numPr>
      </w:pPr>
      <w:r>
        <w:t>Doesn’t mention whether the efforts were successful or not</w:t>
      </w:r>
    </w:p>
    <w:p w14:paraId="45B0DD2A" w14:textId="77777777" w:rsidR="00586C6F" w:rsidRDefault="00586C6F" w:rsidP="00586C6F">
      <w:pPr>
        <w:pStyle w:val="NormalWeb"/>
      </w:pPr>
    </w:p>
    <w:p w14:paraId="3F470398" w14:textId="77777777" w:rsidR="00586C6F" w:rsidRDefault="00586C6F" w:rsidP="00586C6F">
      <w:pPr>
        <w:pStyle w:val="NormalWeb"/>
      </w:pPr>
    </w:p>
    <w:p w14:paraId="127EBA85" w14:textId="77777777" w:rsidR="00454C8E" w:rsidRDefault="00586C6F" w:rsidP="00586C6F">
      <w:pPr>
        <w:pStyle w:val="NormalWeb"/>
        <w:rPr>
          <w:b/>
          <w:bCs/>
        </w:rPr>
      </w:pPr>
      <w:r w:rsidRPr="00586C6F">
        <w:rPr>
          <w:b/>
          <w:bCs/>
        </w:rPr>
        <w:t>Other publications</w:t>
      </w:r>
      <w:r w:rsidR="00454C8E">
        <w:rPr>
          <w:b/>
          <w:bCs/>
        </w:rPr>
        <w:t xml:space="preserve"> </w:t>
      </w:r>
    </w:p>
    <w:p w14:paraId="4A039E25" w14:textId="254616FF" w:rsidR="00780948" w:rsidRDefault="00780948" w:rsidP="00586C6F">
      <w:pPr>
        <w:pStyle w:val="NormalWeb"/>
        <w:rPr>
          <w:b/>
          <w:bCs/>
          <w:i/>
          <w:iCs/>
        </w:rPr>
      </w:pPr>
      <w:r w:rsidRPr="002E1A3A">
        <w:rPr>
          <w:b/>
          <w:bCs/>
          <w:i/>
          <w:iCs/>
        </w:rPr>
        <w:t>Approving of Foody</w:t>
      </w:r>
    </w:p>
    <w:p w14:paraId="7B532B31" w14:textId="48DDE288" w:rsidR="00DF5191" w:rsidRPr="00DF5191" w:rsidRDefault="00DF5191" w:rsidP="00586C6F">
      <w:pPr>
        <w:pStyle w:val="NormalWeb"/>
        <w:rPr>
          <w:b/>
          <w:bCs/>
        </w:rPr>
      </w:pPr>
      <w:r w:rsidRPr="00DF5191">
        <w:rPr>
          <w:b/>
          <w:bCs/>
        </w:rPr>
        <w:fldChar w:fldCharType="begin"/>
      </w:r>
      <w:r w:rsidRPr="00DF5191">
        <w:rPr>
          <w:b/>
          <w:bCs/>
        </w:rPr>
        <w:instrText xml:space="preserve"> ADDIN ZOTERO_ITEM CSL_CITATION {"citationID":"YKaK0Q1t","properties":{"formattedCitation":"(Kelly &amp; Kelly, 2021)","plainCitation":"(Kelly &amp; Kelly, 2021)","noteIndex":0},"citationItems":[{"id":29190,"uris":["http://zotero.org/users/1687755/items/B67R2ZN6"],"itemData":{"id":29190,"type":"article-journal","abstract":"Examining behavior within the context of applied behavior analysis (ABA) from the perspective of acceptance and commitment training (ACTr), while understanding the role of relational framing and the transformation of stimulus function, can better equip behavior analysts to effectively address complex behavior that may be influenced by covert verbal behavior. This approach may lead to a more comprehensive analysis of behavior and result in more effective interventions for socially significant change. The aim of this article is to provide behavior analysts with information and guidance on using relational frame theory (RFT) and ACTr in behavior-analytic services. The article first provides a rationale for considering thoughts as behavior and outlines important components of RFT. Subsequently, the benefits of employing ACTr in ABA are highlighted, including brief descriptions and examples of the use of ACTr within ABA practice. The article highlights the importance of expanding the consideration of maintaining variables when attempting to address maladaptive covert verbal behavior and ultimately aims to encourage a greater number of behavior analysts to adopt RFT and ACTr practices in applied settings.","container-title":"Behavior Analysis in Practice","DOI":"10.1007/s40617-021-00587-3","ISSN":"2196-8934","issue":"1","language":"En","license":"2021 Association for Behavior Analysis International","note":"number: 1\npublisher: Springer","page":"43-54","source":"link.springer.com","title":"Acceptance and Commitment Training in Applied Behavior Analysis: Where Have You Been All My Life?","title-short":"Acceptance and Commitment Training in Applied Behavior Analysis","volume":"15","author":[{"family":"Kelly","given":"Amanda D."},{"family":"Kelly","given":"Michelle E."}],"issued":{"date-parts":[["2021",7,29]]}}}],"schema":"https://github.com/citation-style-language/schema/raw/master/csl-citation.json"} </w:instrText>
      </w:r>
      <w:r w:rsidRPr="00DF5191">
        <w:rPr>
          <w:b/>
          <w:bCs/>
        </w:rPr>
        <w:fldChar w:fldCharType="separate"/>
      </w:r>
      <w:r w:rsidRPr="00DF5191">
        <w:rPr>
          <w:b/>
          <w:bCs/>
          <w:noProof/>
        </w:rPr>
        <w:t>(Kelly &amp; Kelly, 2021)</w:t>
      </w:r>
      <w:r w:rsidRPr="00DF5191">
        <w:rPr>
          <w:b/>
          <w:bCs/>
        </w:rPr>
        <w:fldChar w:fldCharType="end"/>
      </w:r>
    </w:p>
    <w:p w14:paraId="210F4739" w14:textId="4D63A503" w:rsidR="00CD58DD" w:rsidRDefault="00CD58DD" w:rsidP="00CD58DD">
      <w:pPr>
        <w:pStyle w:val="NormalWeb"/>
        <w:rPr>
          <w:rStyle w:val="citation"/>
        </w:rPr>
      </w:pPr>
      <w:r>
        <w:rPr>
          <w:rStyle w:val="highlight"/>
        </w:rPr>
        <w:t xml:space="preserve">“The relevance of RFT to ACT is well established in the literature </w:t>
      </w:r>
      <w:r>
        <w:rPr>
          <w:rStyle w:val="highlight"/>
        </w:rPr>
        <w:t>…</w:t>
      </w:r>
      <w:r>
        <w:rPr>
          <w:rStyle w:val="highlight"/>
        </w:rPr>
        <w:t xml:space="preserve">, where RFT is explained as having provided the conceptual foundations for ACT (Zettle, 2005) and has made important contributions to an ACT perspective of psychopathology </w:t>
      </w:r>
      <w:r>
        <w:rPr>
          <w:rStyle w:val="highlight"/>
        </w:rPr>
        <w:t xml:space="preserve">… </w:t>
      </w:r>
      <w:r>
        <w:rPr>
          <w:rStyle w:val="highlight"/>
        </w:rPr>
        <w:t xml:space="preserve">and </w:t>
      </w:r>
      <w:r>
        <w:rPr>
          <w:rStyle w:val="highlight"/>
        </w:rPr>
        <w:t>intervention (Foody et al., 2013)</w:t>
      </w:r>
      <w:r>
        <w:rPr>
          <w:rStyle w:val="highlight"/>
        </w:rPr>
        <w:t>”</w:t>
      </w:r>
      <w:r>
        <w:t xml:space="preserve"> </w:t>
      </w:r>
      <w:r>
        <w:rPr>
          <w:rStyle w:val="citation"/>
        </w:rPr>
        <w:t>(</w:t>
      </w:r>
      <w:r>
        <w:rPr>
          <w:rStyle w:val="citation-item"/>
        </w:rPr>
        <w:t>Kelly and Kelly, 2021, p. 44</w:t>
      </w:r>
      <w:r>
        <w:rPr>
          <w:rStyle w:val="citation"/>
        </w:rPr>
        <w:t>)</w:t>
      </w:r>
      <w:r>
        <w:rPr>
          <w:rStyle w:val="citation"/>
        </w:rPr>
        <w:t>.</w:t>
      </w:r>
    </w:p>
    <w:p w14:paraId="3BCDB7C9" w14:textId="336DA83B" w:rsidR="00167A0C" w:rsidRDefault="00167A0C" w:rsidP="00167A0C">
      <w:pPr>
        <w:pStyle w:val="NormalWeb"/>
        <w:numPr>
          <w:ilvl w:val="0"/>
          <w:numId w:val="4"/>
        </w:numPr>
      </w:pPr>
      <w:r>
        <w:t>Cites Foody et al. 2013 as evidence of the relevance of RFT to ACT</w:t>
      </w:r>
    </w:p>
    <w:p w14:paraId="0B58CA50" w14:textId="5C7463CD" w:rsidR="004B73F7" w:rsidRDefault="004B73F7" w:rsidP="00CD58DD">
      <w:pPr>
        <w:pStyle w:val="NormalWeb"/>
        <w:numPr>
          <w:ilvl w:val="0"/>
          <w:numId w:val="4"/>
        </w:numPr>
      </w:pPr>
      <w:r>
        <w:t>Does not acknowledge the failed replication in Foody et al. 2015</w:t>
      </w:r>
    </w:p>
    <w:p w14:paraId="34ACDE5B" w14:textId="77777777" w:rsidR="002B51DA" w:rsidRDefault="002B51DA" w:rsidP="00CD58DD">
      <w:pPr>
        <w:pStyle w:val="NormalWeb"/>
        <w:numPr>
          <w:ilvl w:val="0"/>
          <w:numId w:val="4"/>
        </w:numPr>
      </w:pPr>
    </w:p>
    <w:p w14:paraId="0EE4476F" w14:textId="353B69B8" w:rsidR="001D55E2" w:rsidRPr="002B51DA" w:rsidRDefault="002B51DA" w:rsidP="001D55E2">
      <w:pPr>
        <w:pStyle w:val="NormalWeb"/>
        <w:rPr>
          <w:b/>
          <w:bCs/>
        </w:rPr>
      </w:pPr>
      <w:r w:rsidRPr="002B51DA">
        <w:rPr>
          <w:b/>
          <w:bCs/>
        </w:rPr>
        <w:fldChar w:fldCharType="begin"/>
      </w:r>
      <w:r w:rsidRPr="002B51DA">
        <w:rPr>
          <w:b/>
          <w:bCs/>
        </w:rPr>
        <w:instrText xml:space="preserve"> ADDIN ZOTERO_ITEM CSL_CITATION {"citationID":"dxO7Hxs0","properties":{"formattedCitation":"(Dixon &amp; Hayes, 2022)","plainCitation":"(Dixon &amp; Hayes, 2022)","noteIndex":0},"citationItems":[{"id":29192,"uris":["http://zotero.org/users/1687755/items/MKPAGKJV"],"itemData":{"id":29192,"type":"article-journal","abstract":"ACT is entering its 40th year of development. Despite its undeniable historical origins in behavior analysis, extensive basis in behavior analytic research, and now enormous body of empirical research supporting its basic claims, some are still arguing that ACT is not legitimately part of behavior analysis. We agree with the target article that it is. We argue, however, that critics are right to feel that ACT will disrupt the field. It will do so not because of ACT per se, but because it brings relational frame theory (RFT) in with it and vice versa, and relational operants operate on other behavioral processes. This empirically established effect means that the vast literature on direct contingency control will need to be reexamined piece by piece while considering relational learning abilities. Such an agenda is exciting, but it is also daunting and disorienting. For behavior analysis to reject either ACT or RFT, both must be rejected. That appears to be the only way to avoid the coming disruption, but the cost would be in the distortion of the field itself that would result. Sometime the products of a scientific field require a fundamental rethinking of that field. In our view, that is the situation behavior analysis now faces. It is a kind of test, and we do not yet know if behavior analysis will pass it.","container-title":"Behavior Analysis in Practice","DOI":"10.1007/s40617-022-00742-4","ISSN":"2196-8934","language":"En","license":"2022 Association for Behavior Analysis International","note":"publisher: Springer","page":"1-7","source":"link.springer.com","title":"On the Disruptive Effects of Behavior Analysis on Behavior Analysis: The High Cost of Keeping Out Acceptance and Commitment Therapy and Training","title-short":"On the Disruptive Effects of Behavior Analysis on Behavior Analysis","author":[{"family":"Dixon","given":"Mark R."},{"family":"Hayes","given":"Steven C."}],"issued":{"date-parts":[["2022",9,26]]}}}],"schema":"https://github.com/citation-style-language/schema/raw/master/csl-citation.json"} </w:instrText>
      </w:r>
      <w:r w:rsidRPr="002B51DA">
        <w:rPr>
          <w:b/>
          <w:bCs/>
        </w:rPr>
        <w:fldChar w:fldCharType="separate"/>
      </w:r>
      <w:r w:rsidRPr="002B51DA">
        <w:rPr>
          <w:b/>
          <w:bCs/>
          <w:noProof/>
        </w:rPr>
        <w:t>(Dixon &amp; Hayes, 2022)</w:t>
      </w:r>
      <w:r w:rsidRPr="002B51DA">
        <w:rPr>
          <w:b/>
          <w:bCs/>
        </w:rPr>
        <w:fldChar w:fldCharType="end"/>
      </w:r>
    </w:p>
    <w:p w14:paraId="11E9210A" w14:textId="22310734" w:rsidR="001D55E2" w:rsidRDefault="001D55E2" w:rsidP="001D55E2">
      <w:pPr>
        <w:pStyle w:val="NormalWeb"/>
      </w:pPr>
      <w:r>
        <w:rPr>
          <w:rStyle w:val="highlight"/>
        </w:rPr>
        <w:t>“</w:t>
      </w:r>
      <w:r w:rsidRPr="001D55E2">
        <w:rPr>
          <w:rStyle w:val="highlight"/>
        </w:rPr>
        <w:t>This is a concrete example of the way that middle-level terms based on interpretive and empirical functional analyses available at the time can lead to additional basic research that in turn alters the precise meaning of these middle-level terms.</w:t>
      </w:r>
      <w:r>
        <w:rPr>
          <w:rStyle w:val="highlight"/>
        </w:rPr>
        <w:t xml:space="preserve"> </w:t>
      </w:r>
      <w:r>
        <w:rPr>
          <w:rStyle w:val="highlight"/>
        </w:rPr>
        <w:t>For example, self as context interventions based on frames of distinction such as “I am not that” have been found to be generally less effective than interventions based on hierarchical framing such as “I include that” (Foody et al., 2013; Foody et al., 2015).”</w:t>
      </w:r>
      <w:r>
        <w:t xml:space="preserve"> </w:t>
      </w:r>
      <w:r>
        <w:rPr>
          <w:rStyle w:val="citation"/>
        </w:rPr>
        <w:t>(</w:t>
      </w:r>
      <w:r>
        <w:rPr>
          <w:rStyle w:val="citation-item"/>
        </w:rPr>
        <w:t>Dixon and Hayes, 2022, p. 4</w:t>
      </w:r>
      <w:r>
        <w:rPr>
          <w:rStyle w:val="citation"/>
        </w:rPr>
        <w:t>)</w:t>
      </w:r>
    </w:p>
    <w:p w14:paraId="47062AC6" w14:textId="77777777" w:rsidR="001D55E2" w:rsidRDefault="001D55E2" w:rsidP="001D55E2">
      <w:pPr>
        <w:pStyle w:val="NormalWeb"/>
        <w:numPr>
          <w:ilvl w:val="0"/>
          <w:numId w:val="4"/>
        </w:numPr>
      </w:pPr>
      <w:r>
        <w:t>Cites Foody et al. 2013 as evidence of the relevance of RFT to ACT</w:t>
      </w:r>
    </w:p>
    <w:p w14:paraId="7E66B3C7" w14:textId="73677248" w:rsidR="002B51DA" w:rsidRDefault="001D55E2" w:rsidP="002B51DA">
      <w:pPr>
        <w:pStyle w:val="NormalWeb"/>
        <w:numPr>
          <w:ilvl w:val="0"/>
          <w:numId w:val="4"/>
        </w:numPr>
      </w:pPr>
      <w:r>
        <w:t xml:space="preserve">Cites the failed </w:t>
      </w:r>
      <w:r>
        <w:t>replication in Foody et al. 2015</w:t>
      </w:r>
      <w:r>
        <w:t xml:space="preserve"> as if it was successful</w:t>
      </w:r>
    </w:p>
    <w:p w14:paraId="000FCDC9" w14:textId="77777777" w:rsidR="002B51DA" w:rsidRDefault="002B51DA" w:rsidP="002B51DA">
      <w:pPr>
        <w:pStyle w:val="NormalWeb"/>
      </w:pPr>
    </w:p>
    <w:p w14:paraId="1A29360D" w14:textId="3559D29B" w:rsidR="002B51DA" w:rsidRPr="002B51DA" w:rsidRDefault="002B51DA" w:rsidP="002B51DA">
      <w:pPr>
        <w:pStyle w:val="NormalWeb"/>
        <w:rPr>
          <w:b/>
          <w:bCs/>
        </w:rPr>
      </w:pPr>
      <w:r w:rsidRPr="002B51DA">
        <w:rPr>
          <w:b/>
          <w:bCs/>
        </w:rPr>
        <w:fldChar w:fldCharType="begin"/>
      </w:r>
      <w:r w:rsidRPr="002B51DA">
        <w:rPr>
          <w:b/>
          <w:bCs/>
        </w:rPr>
        <w:instrText xml:space="preserve"> ADDIN ZOTERO_ITEM CSL_CITATION {"citationID":"XkP59N9d","properties":{"formattedCitation":"(Law &amp; Hayes, 2021)","plainCitation":"(Law &amp; Hayes, 2021)","noteIndex":0},"citationItems":[{"id":29229,"uris":["http://zotero.org/users/1687755/items/U3GURHZR"],"itemData":{"id":29229,"type":"article-journal","abstract":"The contributions of Murray Sidman to the field of behavior analysis have helped to put the field on a progressive path. In this paper we describe three areas as examples, drawn from the larger set of his notable contributions: the analysis of stimulus equivalence in a way that has fostered a behavior-analytic approach to derived stimulus relations and symbolic meaning; the observation and measurement of individual behavior through time; and his stance against punitive applied methods. In each of these areas Sidman was a dedicated behaviorist, avoiding appeals to mentalistic or transcendental forces, opposing hypothetical mediational accounts, and taking a functional and contextual approach. Clarity of assumptions was at the heart of Sidman's effective scientific practices and there is no reason to think that those same assumptions will not carry us further, as evidence mounts in support of these views on psychological research and practice.","container-title":"Journal of the Experimental Analysis of Behavior","DOI":"10.1002/jeab.640","ISSN":"1938-3711","issue":"1","language":"en","license":"© 2020 Society for the Experimental Analysis of Behavior","note":"_eprint: https://onlinelibrary.wiley.com/doi/pdf/10.1002/jeab.640","page":"21-30","source":"Wiley Online Library","title":"Murray Sidman: fostering progress through foundational choices","title-short":"Murray Sidman","volume":"115","author":[{"family":"Law","given":"Stu"},{"family":"Hayes","given":"Steven C."}],"issued":{"date-parts":[["2021"]]}}}],"schema":"https://github.com/citation-style-language/schema/raw/master/csl-citation.json"} </w:instrText>
      </w:r>
      <w:r w:rsidRPr="002B51DA">
        <w:rPr>
          <w:b/>
          <w:bCs/>
        </w:rPr>
        <w:fldChar w:fldCharType="separate"/>
      </w:r>
      <w:r w:rsidRPr="002B51DA">
        <w:rPr>
          <w:b/>
          <w:bCs/>
          <w:noProof/>
        </w:rPr>
        <w:t>(Law &amp; Hayes, 2021)</w:t>
      </w:r>
      <w:r w:rsidRPr="002B51DA">
        <w:rPr>
          <w:b/>
          <w:bCs/>
        </w:rPr>
        <w:fldChar w:fldCharType="end"/>
      </w:r>
    </w:p>
    <w:p w14:paraId="01AF6A90" w14:textId="77777777" w:rsidR="002B51DA" w:rsidRDefault="002B51DA" w:rsidP="002B51DA">
      <w:pPr>
        <w:pStyle w:val="NormalWeb"/>
      </w:pPr>
      <w:r>
        <w:rPr>
          <w:rStyle w:val="highlight"/>
        </w:rPr>
        <w:t>“Understanding how to foster healthy perspective-taking seems central to establishing self-direction, independence, and values-based actions (Foody et al., 2015).”</w:t>
      </w:r>
      <w:r>
        <w:t xml:space="preserve"> </w:t>
      </w:r>
      <w:r>
        <w:rPr>
          <w:rStyle w:val="citation"/>
        </w:rPr>
        <w:t>(</w:t>
      </w:r>
      <w:r>
        <w:rPr>
          <w:rStyle w:val="citation-item"/>
        </w:rPr>
        <w:t>Law and Hayes, 2021, p. 28</w:t>
      </w:r>
      <w:r>
        <w:rPr>
          <w:rStyle w:val="citation"/>
        </w:rPr>
        <w:t>)</w:t>
      </w:r>
    </w:p>
    <w:p w14:paraId="60C7E1B8" w14:textId="4BFC4056" w:rsidR="002B51DA" w:rsidRDefault="002C05FF" w:rsidP="002C05FF">
      <w:pPr>
        <w:pStyle w:val="NormalWeb"/>
        <w:numPr>
          <w:ilvl w:val="0"/>
          <w:numId w:val="4"/>
        </w:numPr>
      </w:pPr>
      <w:r>
        <w:t xml:space="preserve">Mischaracterises the results of the failed replication as if they’re </w:t>
      </w:r>
      <w:r w:rsidR="00231D7C">
        <w:t>positive, and generally mischaracterises the claim which had nothing to do with self-direction, independence, or values-based actions</w:t>
      </w:r>
    </w:p>
    <w:p w14:paraId="4F46CF61" w14:textId="77777777" w:rsidR="002C05FF" w:rsidRPr="001D55E2" w:rsidRDefault="002C05FF" w:rsidP="002C05FF">
      <w:pPr>
        <w:pStyle w:val="NormalWeb"/>
      </w:pPr>
    </w:p>
    <w:p w14:paraId="78DF6F39" w14:textId="2075F0D4" w:rsidR="002E1A3A" w:rsidRPr="002E1A3A" w:rsidRDefault="002E1A3A" w:rsidP="00586C6F">
      <w:pPr>
        <w:pStyle w:val="NormalWeb"/>
        <w:rPr>
          <w:b/>
          <w:bCs/>
        </w:rPr>
      </w:pPr>
      <w:r>
        <w:rPr>
          <w:b/>
          <w:bCs/>
        </w:rPr>
        <w:fldChar w:fldCharType="begin"/>
      </w:r>
      <w:r>
        <w:rPr>
          <w:b/>
          <w:bCs/>
        </w:rPr>
        <w:instrText xml:space="preserve"> ADDIN ZOTERO_ITEM CSL_CITATION {"citationID":"KDEy7tuE","properties":{"formattedCitation":"(Gomide et al., 2024)","plainCitation":"(Gomide et al., 2024)","noteIndex":0},"citationItems":[{"id":27163,"uris":["http://zotero.org/users/1687755/items/4PAYEAJ7"],"itemData":{"id":27163,"type":"article-journal","abstract":"Correspondence bias has been extensively described in the scientific literature, along with its harmful consequences to relationships, decision-making, etc. Interventions aiming to reduce correspondence bias or its negative impact have been also offered. In this regard, the present study systematically replicated Hooper et al. (2015) to observe the effect of a brief perspective-taking training based on Relational Frame Theory (RFT-PT) on correspondence bias. Eighty-one participants were randomized into four groups, two experimental groups that underwent training and two control groups that answered a general knowledge questionnaire. To observe the extent of correspondence bias and the effect of training on this phenomenon, all participants were exposed to an experimental condition involving the Attitude Attribution Paradigm consisting of essays in favor of or against meritocracy. This condition demanded that the participant read an essay about meritocracy, supposedly written by a candidate in a selection process, and attribute to the declarant a position in favor or against meritocracy. Attenuation of correspondence bias was observed in the groups that underwent the RFT-PT compared to the control groups, supporting the hypothesis that the opportunity to vary perspectives may decrease correspondence bias. An analysis of correspondence bias in light of the RFT is suggested.","container-title":"Journal of Contextual Behavioral Science","DOI":"10.1016/j.jcbs.2024.100735","ISSN":"2212-1447","journalAbbreviation":"Journal of Contextual Behavioral Science","page":"100735","source":"ScienceDirect","title":"Perspective taking reduces the correspondence bias: A systematically replication of Hooper et al. (2015)","title-short":"Perspective taking reduces the correspondence bias","volume":"32","author":[{"family":"Gomide","given":"Cibele Pacheco"},{"family":"Perez","given":"William Ferreira"},{"family":"Pessôa","given":"Candido Vinicius Bocaiuva Barnsley"}],"issued":{"date-parts":[["2024",4,1]]}}}],"schema":"https://github.com/citation-style-language/schema/raw/master/csl-citation.json"} </w:instrText>
      </w:r>
      <w:r>
        <w:rPr>
          <w:b/>
          <w:bCs/>
        </w:rPr>
        <w:fldChar w:fldCharType="separate"/>
      </w:r>
      <w:r>
        <w:rPr>
          <w:b/>
          <w:bCs/>
          <w:noProof/>
        </w:rPr>
        <w:t>(Gomide et al., 2024)</w:t>
      </w:r>
      <w:r>
        <w:rPr>
          <w:b/>
          <w:bCs/>
        </w:rPr>
        <w:fldChar w:fldCharType="end"/>
      </w:r>
    </w:p>
    <w:p w14:paraId="78DEE334" w14:textId="7B51011E" w:rsidR="00780948" w:rsidRDefault="00780948" w:rsidP="00586C6F">
      <w:pPr>
        <w:pStyle w:val="NormalWeb"/>
      </w:pPr>
      <w:r w:rsidRPr="00780948">
        <w:t>“Such an attempt already successfully allowed increasing precision in defusion exercises, in which hierarchical relations with the deictic self-yield a more powerful transfer of function effect compared to other frames (e.g., Foody et al., 2013).” (Gomide et al., 2024, p. 7</w:t>
      </w:r>
      <w:r>
        <w:t>)</w:t>
      </w:r>
    </w:p>
    <w:p w14:paraId="35C939F3" w14:textId="55B70F47" w:rsidR="002E1A3A" w:rsidRDefault="002E1A3A" w:rsidP="002E1A3A">
      <w:pPr>
        <w:pStyle w:val="NormalWeb"/>
        <w:numPr>
          <w:ilvl w:val="0"/>
          <w:numId w:val="4"/>
        </w:numPr>
      </w:pPr>
      <w:r>
        <w:t>Incorrect in light of current evidence</w:t>
      </w:r>
    </w:p>
    <w:p w14:paraId="4C3B39AD" w14:textId="32BD60B3" w:rsidR="002E1A3A" w:rsidRPr="00780948" w:rsidRDefault="002E1A3A" w:rsidP="002E1A3A">
      <w:pPr>
        <w:pStyle w:val="NormalWeb"/>
        <w:numPr>
          <w:ilvl w:val="0"/>
          <w:numId w:val="4"/>
        </w:numPr>
      </w:pPr>
      <w:r>
        <w:t>Does not acknowledge the failed replication in Foody et al. 2015</w:t>
      </w:r>
    </w:p>
    <w:p w14:paraId="1E438C1F" w14:textId="77777777" w:rsidR="00E60B0F" w:rsidRDefault="00E60B0F" w:rsidP="00586C6F">
      <w:pPr>
        <w:pStyle w:val="NormalWeb"/>
        <w:rPr>
          <w:b/>
          <w:bCs/>
          <w:i/>
          <w:iCs/>
        </w:rPr>
      </w:pPr>
    </w:p>
    <w:p w14:paraId="16E24B86" w14:textId="618DF6D7" w:rsidR="00586C6F" w:rsidRDefault="00454C8E" w:rsidP="00586C6F">
      <w:pPr>
        <w:pStyle w:val="NormalWeb"/>
        <w:rPr>
          <w:b/>
          <w:bCs/>
        </w:rPr>
      </w:pPr>
      <w:r w:rsidRPr="00454C8E">
        <w:rPr>
          <w:b/>
          <w:bCs/>
          <w:i/>
          <w:iCs/>
        </w:rPr>
        <w:t>Critical of Foody</w:t>
      </w:r>
    </w:p>
    <w:p w14:paraId="78A8CE4F" w14:textId="1A2F6709" w:rsidR="00586C6F" w:rsidRPr="00F92445" w:rsidRDefault="00586C6F" w:rsidP="00586C6F">
      <w:pPr>
        <w:pStyle w:val="NormalWeb"/>
        <w:rPr>
          <w:b/>
          <w:bCs/>
        </w:rPr>
      </w:pPr>
      <w:r>
        <w:fldChar w:fldCharType="begin"/>
      </w:r>
      <w:r>
        <w:instrText xml:space="preserve"> ADDIN ZOTERO_ITEM CSL_CITATION {"citationID":"K6gyfegx","properties":{"formattedCitation":"(Godbee &amp; Kangas, 2022)","plainCitation":"(Godbee &amp; Kangas, 2022)","noteIndex":0},"citationItems":[{"id":29181,"uris":["http://zotero.org/users/1687755/items/WHJXUVWA"],"itemData":{"id":29181,"type":"article-journal","container-title":"Anxiety, Stress, &amp; Coping","DOI":"10.1080/10615806.2021.1985472","ISSN":"1061-5806","issue":"5","note":"publisher: Routledge","page":"557-573","source":"tandfonline.com (Atypon)","title":"Focusing on the self in context as an emotion regulatory strategy: an evaluation of the “self-as-context” component of ACT compared to cognitive reappraisal in managing stress","title-short":"Focusing on the self in context as an emotion regulatory strategy","volume":"35","author":[{"family":"Godbee","given":"Megan"},{"family":"Kangas","given":"Maria"}],"issued":{"date-parts":[["2022",9,3]]}}}],"schema":"https://github.com/citation-style-language/schema/raw/master/csl-citation.json"} </w:instrText>
      </w:r>
      <w:r>
        <w:fldChar w:fldCharType="separate"/>
      </w:r>
      <w:r>
        <w:rPr>
          <w:noProof/>
        </w:rPr>
        <w:t>(Godbee &amp; Kangas, 2022)</w:t>
      </w:r>
      <w:r>
        <w:fldChar w:fldCharType="end"/>
      </w:r>
    </w:p>
    <w:p w14:paraId="313A6618" w14:textId="77777777" w:rsidR="00586C6F" w:rsidRDefault="00586C6F" w:rsidP="00586C6F">
      <w:pPr>
        <w:pStyle w:val="NormalWeb"/>
        <w:rPr>
          <w:rStyle w:val="citation"/>
        </w:rPr>
      </w:pPr>
      <w:r>
        <w:rPr>
          <w:rStyle w:val="highlight"/>
        </w:rPr>
        <w:t>“Although the differences between hierarchical SAC (“I am more than my experiences”) and distinction SAC (“I am not my experiences”) have been researched, there is limited evidence that one type is more effective than the other (Atkins &amp; Styles, 2016; Foody et al., 2013; Foody et al., 2015).”</w:t>
      </w:r>
      <w:r>
        <w:t xml:space="preserve"> </w:t>
      </w:r>
      <w:r>
        <w:rPr>
          <w:rStyle w:val="citation"/>
        </w:rPr>
        <w:t>(</w:t>
      </w:r>
      <w:r>
        <w:rPr>
          <w:rStyle w:val="citation-item"/>
        </w:rPr>
        <w:t>Godbee and Kangas, 2022, p. 559</w:t>
      </w:r>
      <w:r>
        <w:rPr>
          <w:rStyle w:val="citation"/>
        </w:rPr>
        <w:t>)</w:t>
      </w:r>
    </w:p>
    <w:p w14:paraId="41CCFC5E" w14:textId="213687C5" w:rsidR="00F83EDD" w:rsidRDefault="00F83EDD" w:rsidP="00F83EDD">
      <w:pPr>
        <w:pStyle w:val="NormalWeb"/>
        <w:numPr>
          <w:ilvl w:val="0"/>
          <w:numId w:val="4"/>
        </w:numPr>
        <w:rPr>
          <w:rStyle w:val="citation"/>
        </w:rPr>
      </w:pPr>
      <w:r>
        <w:rPr>
          <w:rStyle w:val="citation"/>
        </w:rPr>
        <w:t xml:space="preserve">Arguably could have been more explicit that the effect failed to replicate, but still good to see. </w:t>
      </w:r>
    </w:p>
    <w:p w14:paraId="4D5E9FC5" w14:textId="6DCD9025" w:rsidR="00F83EDD" w:rsidRDefault="00F83EDD" w:rsidP="00F83EDD">
      <w:pPr>
        <w:pStyle w:val="NormalWeb"/>
        <w:numPr>
          <w:ilvl w:val="0"/>
          <w:numId w:val="4"/>
        </w:numPr>
      </w:pPr>
      <w:r>
        <w:rPr>
          <w:rStyle w:val="citation"/>
        </w:rPr>
        <w:t>Unsurprising that more cautious language comes from non ACT insiders and is published in non ACT journals.</w:t>
      </w:r>
    </w:p>
    <w:p w14:paraId="2FCA206A" w14:textId="77777777" w:rsidR="00586C6F" w:rsidRDefault="00586C6F" w:rsidP="00586C6F">
      <w:pPr>
        <w:pStyle w:val="NormalWeb"/>
      </w:pPr>
    </w:p>
    <w:p w14:paraId="52EEF8F1" w14:textId="1C6BC72D" w:rsidR="00275C3D" w:rsidRDefault="00275C3D" w:rsidP="00275C3D">
      <w:pPr>
        <w:pStyle w:val="NormalWeb"/>
      </w:pPr>
    </w:p>
    <w:p w14:paraId="574EB499" w14:textId="77777777" w:rsidR="00275C3D" w:rsidRDefault="00275C3D" w:rsidP="00275C3D"/>
    <w:p w14:paraId="6C91B810" w14:textId="77777777" w:rsidR="00275C3D" w:rsidRDefault="00275C3D" w:rsidP="00275C3D"/>
    <w:p w14:paraId="544FEE18" w14:textId="77777777" w:rsidR="00275C3D" w:rsidRDefault="00275C3D" w:rsidP="00275C3D"/>
    <w:p w14:paraId="2BE68070" w14:textId="77777777" w:rsidR="00275C3D" w:rsidRDefault="00275C3D" w:rsidP="00275C3D"/>
    <w:p w14:paraId="7C326BD4" w14:textId="0BD822D6" w:rsidR="00275C3D" w:rsidRDefault="00275C3D">
      <w:r>
        <w:br w:type="page"/>
      </w:r>
    </w:p>
    <w:p w14:paraId="7DBD2535" w14:textId="7BD29DF6" w:rsidR="00275C3D" w:rsidRPr="00275C3D" w:rsidRDefault="00275C3D" w:rsidP="00275C3D">
      <w:pPr>
        <w:jc w:val="center"/>
        <w:rPr>
          <w:b/>
          <w:bCs/>
        </w:rPr>
      </w:pPr>
      <w:r w:rsidRPr="00275C3D">
        <w:rPr>
          <w:b/>
          <w:bCs/>
        </w:rPr>
        <w:lastRenderedPageBreak/>
        <w:t>References</w:t>
      </w:r>
    </w:p>
    <w:p w14:paraId="3020760B" w14:textId="77777777" w:rsidR="00275C3D" w:rsidRDefault="00275C3D" w:rsidP="00275C3D"/>
    <w:p w14:paraId="12CFBF19" w14:textId="77777777" w:rsidR="002B51DA" w:rsidRPr="002B51DA" w:rsidRDefault="00275C3D" w:rsidP="002B51DA">
      <w:pPr>
        <w:pStyle w:val="Bibliography"/>
        <w:rPr>
          <w:lang w:val="en-GB"/>
        </w:rPr>
      </w:pPr>
      <w:r>
        <w:fldChar w:fldCharType="begin"/>
      </w:r>
      <w:r>
        <w:instrText xml:space="preserve"> ADDIN ZOTERO_BIBL {"uncited":[],"omitted":[],"custom":[]} CSL_BIBLIOGRAPHY </w:instrText>
      </w:r>
      <w:r>
        <w:fldChar w:fldCharType="separate"/>
      </w:r>
      <w:r w:rsidR="002B51DA" w:rsidRPr="002B51DA">
        <w:rPr>
          <w:lang w:val="en-GB"/>
        </w:rPr>
        <w:t xml:space="preserve">Dixon, M. R., &amp; Hayes, S. C. (2022). On the Disruptive Effects of Behavior Analysis on Behavior Analysis: The High Cost of Keeping Out Acceptance and Commitment Therapy and Training. </w:t>
      </w:r>
      <w:r w:rsidR="002B51DA" w:rsidRPr="002B51DA">
        <w:rPr>
          <w:i/>
          <w:iCs/>
          <w:lang w:val="en-GB"/>
        </w:rPr>
        <w:t>Behavior Analysis in Practice</w:t>
      </w:r>
      <w:r w:rsidR="002B51DA" w:rsidRPr="002B51DA">
        <w:rPr>
          <w:lang w:val="en-GB"/>
        </w:rPr>
        <w:t>, 1–7. https://doi.org/10.1007/s40617-022-00742-4</w:t>
      </w:r>
    </w:p>
    <w:p w14:paraId="46E2D51C" w14:textId="77777777" w:rsidR="002B51DA" w:rsidRPr="002B51DA" w:rsidRDefault="002B51DA" w:rsidP="002B51DA">
      <w:pPr>
        <w:pStyle w:val="Bibliography"/>
        <w:rPr>
          <w:lang w:val="en-GB"/>
        </w:rPr>
      </w:pPr>
      <w:r w:rsidRPr="002B51DA">
        <w:rPr>
          <w:lang w:val="en-GB"/>
        </w:rPr>
        <w:t xml:space="preserve">Godbee, M., &amp; Kangas, M. (2022). Focusing on the self in context as an emotion regulatory strategy: An evaluation of the “self-as-context” component of ACT compared to cognitive reappraisal in managing stress. </w:t>
      </w:r>
      <w:r w:rsidRPr="002B51DA">
        <w:rPr>
          <w:i/>
          <w:iCs/>
          <w:lang w:val="en-GB"/>
        </w:rPr>
        <w:t>Anxiety, Stress, &amp; Coping</w:t>
      </w:r>
      <w:r w:rsidRPr="002B51DA">
        <w:rPr>
          <w:lang w:val="en-GB"/>
        </w:rPr>
        <w:t xml:space="preserve">, </w:t>
      </w:r>
      <w:r w:rsidRPr="002B51DA">
        <w:rPr>
          <w:i/>
          <w:iCs/>
          <w:lang w:val="en-GB"/>
        </w:rPr>
        <w:t>35</w:t>
      </w:r>
      <w:r w:rsidRPr="002B51DA">
        <w:rPr>
          <w:lang w:val="en-GB"/>
        </w:rPr>
        <w:t>(5), 557–573. https://doi.org/10.1080/10615806.2021.1985472</w:t>
      </w:r>
    </w:p>
    <w:p w14:paraId="07166167" w14:textId="77777777" w:rsidR="002B51DA" w:rsidRPr="002B51DA" w:rsidRDefault="002B51DA" w:rsidP="002B51DA">
      <w:pPr>
        <w:pStyle w:val="Bibliography"/>
        <w:rPr>
          <w:lang w:val="en-GB"/>
        </w:rPr>
      </w:pPr>
      <w:r w:rsidRPr="002B51DA">
        <w:rPr>
          <w:lang w:val="en-GB"/>
        </w:rPr>
        <w:t xml:space="preserve">Gomide, C. P., Perez, W. F., &amp; Pessôa, C. V. B. B. (2024). Perspective taking reduces the correspondence bias: A systematically replication of Hooper et al. (2015). </w:t>
      </w:r>
      <w:r w:rsidRPr="002B51DA">
        <w:rPr>
          <w:i/>
          <w:iCs/>
          <w:lang w:val="en-GB"/>
        </w:rPr>
        <w:t>Journal of Contextual Behavioral Science</w:t>
      </w:r>
      <w:r w:rsidRPr="002B51DA">
        <w:rPr>
          <w:lang w:val="en-GB"/>
        </w:rPr>
        <w:t xml:space="preserve">, </w:t>
      </w:r>
      <w:r w:rsidRPr="002B51DA">
        <w:rPr>
          <w:i/>
          <w:iCs/>
          <w:lang w:val="en-GB"/>
        </w:rPr>
        <w:t>32</w:t>
      </w:r>
      <w:r w:rsidRPr="002B51DA">
        <w:rPr>
          <w:lang w:val="en-GB"/>
        </w:rPr>
        <w:t>, 100735. https://doi.org/10.1016/j.jcbs.2024.100735</w:t>
      </w:r>
    </w:p>
    <w:p w14:paraId="00A351D0" w14:textId="77777777" w:rsidR="002B51DA" w:rsidRPr="002B51DA" w:rsidRDefault="002B51DA" w:rsidP="002B51DA">
      <w:pPr>
        <w:pStyle w:val="Bibliography"/>
        <w:rPr>
          <w:lang w:val="en-GB"/>
        </w:rPr>
      </w:pPr>
      <w:r w:rsidRPr="002B51DA">
        <w:rPr>
          <w:lang w:val="en-GB"/>
        </w:rPr>
        <w:t xml:space="preserve">Harte, C., &amp; Barnes-Holmes, D. (2022). A primer on relational frame theory (RFT). In M. P. Twohig, M. E. Levin, &amp; J. M. Petersen (Eds.), </w:t>
      </w:r>
      <w:r w:rsidRPr="002B51DA">
        <w:rPr>
          <w:i/>
          <w:iCs/>
          <w:lang w:val="en-GB"/>
        </w:rPr>
        <w:t>The Oxford Handbook of Acceptance and Commitment Therapy</w:t>
      </w:r>
      <w:r w:rsidRPr="002B51DA">
        <w:rPr>
          <w:lang w:val="en-GB"/>
        </w:rPr>
        <w:t xml:space="preserve"> (1st ed.). Oxford University Press. https://doi.org/10.1093/oxfordhb/9780197550076.001.0001</w:t>
      </w:r>
    </w:p>
    <w:p w14:paraId="14863E2E" w14:textId="77777777" w:rsidR="002B51DA" w:rsidRPr="002B51DA" w:rsidRDefault="002B51DA" w:rsidP="002B51DA">
      <w:pPr>
        <w:pStyle w:val="Bibliography"/>
        <w:rPr>
          <w:lang w:val="en-GB"/>
        </w:rPr>
      </w:pPr>
      <w:r w:rsidRPr="002B51DA">
        <w:rPr>
          <w:lang w:val="en-GB"/>
        </w:rPr>
        <w:t xml:space="preserve">Kelly, A. D., &amp; Kelly, M. E. (2021). Acceptance and Commitment Training in Applied Behavior Analysis: Where Have You Been All My Life? </w:t>
      </w:r>
      <w:r w:rsidRPr="002B51DA">
        <w:rPr>
          <w:i/>
          <w:iCs/>
          <w:lang w:val="en-GB"/>
        </w:rPr>
        <w:t>Behavior Analysis in Practice</w:t>
      </w:r>
      <w:r w:rsidRPr="002B51DA">
        <w:rPr>
          <w:lang w:val="en-GB"/>
        </w:rPr>
        <w:t xml:space="preserve">, </w:t>
      </w:r>
      <w:r w:rsidRPr="002B51DA">
        <w:rPr>
          <w:i/>
          <w:iCs/>
          <w:lang w:val="en-GB"/>
        </w:rPr>
        <w:t>15</w:t>
      </w:r>
      <w:r w:rsidRPr="002B51DA">
        <w:rPr>
          <w:lang w:val="en-GB"/>
        </w:rPr>
        <w:t>(1), Article 1. https://doi.org/10.1007/s40617-021-00587-3</w:t>
      </w:r>
    </w:p>
    <w:p w14:paraId="7D0C253A" w14:textId="77777777" w:rsidR="002B51DA" w:rsidRPr="002B51DA" w:rsidRDefault="002B51DA" w:rsidP="002B51DA">
      <w:pPr>
        <w:pStyle w:val="Bibliography"/>
        <w:rPr>
          <w:lang w:val="en-GB"/>
        </w:rPr>
      </w:pPr>
      <w:r w:rsidRPr="002B51DA">
        <w:rPr>
          <w:lang w:val="en-GB"/>
        </w:rPr>
        <w:t xml:space="preserve">Law, S., &amp; Hayes, S. C. (2021). Murray Sidman: Fostering progress through foundational choices. </w:t>
      </w:r>
      <w:r w:rsidRPr="002B51DA">
        <w:rPr>
          <w:i/>
          <w:iCs/>
          <w:lang w:val="en-GB"/>
        </w:rPr>
        <w:t>Journal of the Experimental Analysis of Behavior</w:t>
      </w:r>
      <w:r w:rsidRPr="002B51DA">
        <w:rPr>
          <w:lang w:val="en-GB"/>
        </w:rPr>
        <w:t xml:space="preserve">, </w:t>
      </w:r>
      <w:r w:rsidRPr="002B51DA">
        <w:rPr>
          <w:i/>
          <w:iCs/>
          <w:lang w:val="en-GB"/>
        </w:rPr>
        <w:t>115</w:t>
      </w:r>
      <w:r w:rsidRPr="002B51DA">
        <w:rPr>
          <w:lang w:val="en-GB"/>
        </w:rPr>
        <w:t>(1), 21–30. https://doi.org/10.1002/jeab.640</w:t>
      </w:r>
    </w:p>
    <w:p w14:paraId="55FD2874" w14:textId="77777777" w:rsidR="002B51DA" w:rsidRPr="002B51DA" w:rsidRDefault="002B51DA" w:rsidP="002B51DA">
      <w:pPr>
        <w:pStyle w:val="Bibliography"/>
        <w:rPr>
          <w:lang w:val="en-GB"/>
        </w:rPr>
      </w:pPr>
      <w:r w:rsidRPr="002B51DA">
        <w:rPr>
          <w:lang w:val="en-GB"/>
        </w:rPr>
        <w:t xml:space="preserve">Luciano, C., Törneke, N., &amp; Ruiz, F. J. (2022). Clinical Behavior Analysis and RFT: Conceptualizing Psychopathology and Its Treatment. In M. P. Twohig, M. E. Levin, </w:t>
      </w:r>
      <w:r w:rsidRPr="002B51DA">
        <w:rPr>
          <w:lang w:val="en-GB"/>
        </w:rPr>
        <w:lastRenderedPageBreak/>
        <w:t xml:space="preserve">&amp; J. M. Petersen (Eds.), </w:t>
      </w:r>
      <w:r w:rsidRPr="002B51DA">
        <w:rPr>
          <w:i/>
          <w:iCs/>
          <w:lang w:val="en-GB"/>
        </w:rPr>
        <w:t>The Oxford Handbook of Acceptance and Commitment Therapy</w:t>
      </w:r>
      <w:r w:rsidRPr="002B51DA">
        <w:rPr>
          <w:lang w:val="en-GB"/>
        </w:rPr>
        <w:t xml:space="preserve"> (1st ed., pp. 109–142). Oxford University Press. https://doi.org/10.1093/oxfordhb/9780197550076.013.5</w:t>
      </w:r>
    </w:p>
    <w:p w14:paraId="6C05CE78" w14:textId="77777777" w:rsidR="002B51DA" w:rsidRPr="002B51DA" w:rsidRDefault="002B51DA" w:rsidP="002B51DA">
      <w:pPr>
        <w:pStyle w:val="Bibliography"/>
        <w:rPr>
          <w:lang w:val="en-GB"/>
        </w:rPr>
      </w:pPr>
      <w:r w:rsidRPr="002B51DA">
        <w:rPr>
          <w:lang w:val="en-GB"/>
        </w:rPr>
        <w:t xml:space="preserve">Ruiz, F. J., Gil-Luciano, B., &amp; Segura-Vargas, M. A. (2021). Cognitive defusion. In M. P. Twohig, M. E. Levin, &amp; J. M. Petersen (Eds.), </w:t>
      </w:r>
      <w:r w:rsidRPr="002B51DA">
        <w:rPr>
          <w:i/>
          <w:iCs/>
          <w:lang w:val="en-GB"/>
        </w:rPr>
        <w:t>The Oxford Handbook of Acceptance and Commitment Therapy</w:t>
      </w:r>
      <w:r w:rsidRPr="002B51DA">
        <w:rPr>
          <w:lang w:val="en-GB"/>
        </w:rPr>
        <w:t>. Oxford University Press. https://doi.org/10.1093/oxfordhb/9780197550076.001.0001</w:t>
      </w:r>
    </w:p>
    <w:p w14:paraId="35CEB3C0" w14:textId="77777777" w:rsidR="002B51DA" w:rsidRPr="002B51DA" w:rsidRDefault="002B51DA" w:rsidP="002B51DA">
      <w:pPr>
        <w:pStyle w:val="Bibliography"/>
        <w:rPr>
          <w:lang w:val="en-GB"/>
        </w:rPr>
      </w:pPr>
      <w:r w:rsidRPr="002B51DA">
        <w:rPr>
          <w:lang w:val="en-GB"/>
        </w:rPr>
        <w:t xml:space="preserve">Zettle, R. D., &amp; Masuda, A. (2022). The Future of Third Wave Cognitive Behavior Therapies. In W. O’Donohue &amp; A. Masdua (Eds.), </w:t>
      </w:r>
      <w:r w:rsidRPr="002B51DA">
        <w:rPr>
          <w:i/>
          <w:iCs/>
          <w:lang w:val="en-GB"/>
        </w:rPr>
        <w:t>Behavior Therapy</w:t>
      </w:r>
      <w:r w:rsidRPr="002B51DA">
        <w:rPr>
          <w:lang w:val="en-GB"/>
        </w:rPr>
        <w:t>. https://doi.org/10.1007/978-3-031-11677-3_34</w:t>
      </w:r>
    </w:p>
    <w:p w14:paraId="60C60DD6" w14:textId="0C5F3162" w:rsidR="00275C3D" w:rsidRPr="00275C3D" w:rsidRDefault="00275C3D" w:rsidP="00275C3D">
      <w:r>
        <w:fldChar w:fldCharType="end"/>
      </w:r>
    </w:p>
    <w:sectPr w:rsidR="00275C3D" w:rsidRPr="00275C3D" w:rsidSect="00ED4CEC">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0443492" w14:textId="77777777" w:rsidR="00F76E6D" w:rsidRDefault="00F76E6D" w:rsidP="00553CAC">
      <w:r>
        <w:separator/>
      </w:r>
    </w:p>
  </w:endnote>
  <w:endnote w:type="continuationSeparator" w:id="0">
    <w:p w14:paraId="6F8333FE" w14:textId="77777777" w:rsidR="00F76E6D" w:rsidRDefault="00F76E6D" w:rsidP="00553C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50A3C78" w14:textId="77777777" w:rsidR="00F76E6D" w:rsidRDefault="00F76E6D" w:rsidP="00553CAC">
      <w:r>
        <w:separator/>
      </w:r>
    </w:p>
  </w:footnote>
  <w:footnote w:type="continuationSeparator" w:id="0">
    <w:p w14:paraId="6A9B322D" w14:textId="77777777" w:rsidR="00F76E6D" w:rsidRDefault="00F76E6D" w:rsidP="00553C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4E3B18"/>
    <w:multiLevelType w:val="multilevel"/>
    <w:tmpl w:val="AE384C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1A15B57"/>
    <w:multiLevelType w:val="hybridMultilevel"/>
    <w:tmpl w:val="0D34D654"/>
    <w:lvl w:ilvl="0" w:tplc="6CA8E238">
      <w:start w:val="187"/>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E1D38AE"/>
    <w:multiLevelType w:val="multilevel"/>
    <w:tmpl w:val="6D5E4F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CDC45A6"/>
    <w:multiLevelType w:val="multilevel"/>
    <w:tmpl w:val="8346A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46769825">
    <w:abstractNumId w:val="2"/>
  </w:num>
  <w:num w:numId="2" w16cid:durableId="919749520">
    <w:abstractNumId w:val="3"/>
  </w:num>
  <w:num w:numId="3" w16cid:durableId="1076512632">
    <w:abstractNumId w:val="0"/>
  </w:num>
  <w:num w:numId="4" w16cid:durableId="13159954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0"/>
  <w:displayBackgroundShap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3CAC"/>
    <w:rsid w:val="000011B8"/>
    <w:rsid w:val="00016688"/>
    <w:rsid w:val="00020BB7"/>
    <w:rsid w:val="0002622D"/>
    <w:rsid w:val="000316AC"/>
    <w:rsid w:val="000322D0"/>
    <w:rsid w:val="00034469"/>
    <w:rsid w:val="0003554D"/>
    <w:rsid w:val="0004118C"/>
    <w:rsid w:val="00041BFA"/>
    <w:rsid w:val="000531B0"/>
    <w:rsid w:val="000628E2"/>
    <w:rsid w:val="00070E62"/>
    <w:rsid w:val="00071179"/>
    <w:rsid w:val="000820DB"/>
    <w:rsid w:val="00082277"/>
    <w:rsid w:val="00084374"/>
    <w:rsid w:val="000845C5"/>
    <w:rsid w:val="00087B7A"/>
    <w:rsid w:val="000B467B"/>
    <w:rsid w:val="000C4EC2"/>
    <w:rsid w:val="000C7D49"/>
    <w:rsid w:val="000E2083"/>
    <w:rsid w:val="000E2CC5"/>
    <w:rsid w:val="000E4D23"/>
    <w:rsid w:val="000F065F"/>
    <w:rsid w:val="000F702E"/>
    <w:rsid w:val="0010013A"/>
    <w:rsid w:val="0010171F"/>
    <w:rsid w:val="00103656"/>
    <w:rsid w:val="00103A44"/>
    <w:rsid w:val="00110F1F"/>
    <w:rsid w:val="00113D1A"/>
    <w:rsid w:val="001218CA"/>
    <w:rsid w:val="0012470F"/>
    <w:rsid w:val="001275CE"/>
    <w:rsid w:val="001353F0"/>
    <w:rsid w:val="001364C3"/>
    <w:rsid w:val="001400C5"/>
    <w:rsid w:val="00142FA5"/>
    <w:rsid w:val="00147454"/>
    <w:rsid w:val="00166DBE"/>
    <w:rsid w:val="00167A0C"/>
    <w:rsid w:val="00171365"/>
    <w:rsid w:val="0017212E"/>
    <w:rsid w:val="00172C9D"/>
    <w:rsid w:val="00196A9E"/>
    <w:rsid w:val="001A03A7"/>
    <w:rsid w:val="001A141D"/>
    <w:rsid w:val="001A2CBA"/>
    <w:rsid w:val="001A4299"/>
    <w:rsid w:val="001C0B0C"/>
    <w:rsid w:val="001C1FE1"/>
    <w:rsid w:val="001D25DC"/>
    <w:rsid w:val="001D55E2"/>
    <w:rsid w:val="001D6693"/>
    <w:rsid w:val="001E0902"/>
    <w:rsid w:val="001E5DFF"/>
    <w:rsid w:val="001F6C8F"/>
    <w:rsid w:val="002046D9"/>
    <w:rsid w:val="00204E92"/>
    <w:rsid w:val="0020506D"/>
    <w:rsid w:val="00211D20"/>
    <w:rsid w:val="00217548"/>
    <w:rsid w:val="00217633"/>
    <w:rsid w:val="00217635"/>
    <w:rsid w:val="00221538"/>
    <w:rsid w:val="00222767"/>
    <w:rsid w:val="00222C56"/>
    <w:rsid w:val="00224726"/>
    <w:rsid w:val="00231489"/>
    <w:rsid w:val="00231883"/>
    <w:rsid w:val="00231D7C"/>
    <w:rsid w:val="00232C4A"/>
    <w:rsid w:val="00244D0C"/>
    <w:rsid w:val="002638C2"/>
    <w:rsid w:val="0026399E"/>
    <w:rsid w:val="00264FE8"/>
    <w:rsid w:val="00271D3D"/>
    <w:rsid w:val="00274099"/>
    <w:rsid w:val="00275C3D"/>
    <w:rsid w:val="00280E6C"/>
    <w:rsid w:val="002811AD"/>
    <w:rsid w:val="002815DC"/>
    <w:rsid w:val="002843B0"/>
    <w:rsid w:val="0029356D"/>
    <w:rsid w:val="00294759"/>
    <w:rsid w:val="002A7137"/>
    <w:rsid w:val="002B51DA"/>
    <w:rsid w:val="002C02AC"/>
    <w:rsid w:val="002C05FF"/>
    <w:rsid w:val="002D1CB4"/>
    <w:rsid w:val="002D28E7"/>
    <w:rsid w:val="002E1601"/>
    <w:rsid w:val="002E1A3A"/>
    <w:rsid w:val="002F161B"/>
    <w:rsid w:val="00301982"/>
    <w:rsid w:val="00314177"/>
    <w:rsid w:val="0031785B"/>
    <w:rsid w:val="00325061"/>
    <w:rsid w:val="00326CD3"/>
    <w:rsid w:val="00327141"/>
    <w:rsid w:val="00330564"/>
    <w:rsid w:val="00331AF0"/>
    <w:rsid w:val="00335460"/>
    <w:rsid w:val="0034221B"/>
    <w:rsid w:val="003439A7"/>
    <w:rsid w:val="00346EE3"/>
    <w:rsid w:val="003569F6"/>
    <w:rsid w:val="003640EB"/>
    <w:rsid w:val="00364AE9"/>
    <w:rsid w:val="00373C2A"/>
    <w:rsid w:val="0038104C"/>
    <w:rsid w:val="0038660F"/>
    <w:rsid w:val="00391E8F"/>
    <w:rsid w:val="00395CD4"/>
    <w:rsid w:val="003B631A"/>
    <w:rsid w:val="003B675C"/>
    <w:rsid w:val="003B72CF"/>
    <w:rsid w:val="003B7547"/>
    <w:rsid w:val="003B7E83"/>
    <w:rsid w:val="003C2FCE"/>
    <w:rsid w:val="003C43B5"/>
    <w:rsid w:val="003D1270"/>
    <w:rsid w:val="003D77B3"/>
    <w:rsid w:val="003E12C8"/>
    <w:rsid w:val="003E672F"/>
    <w:rsid w:val="003E7D53"/>
    <w:rsid w:val="00400E63"/>
    <w:rsid w:val="00401CA3"/>
    <w:rsid w:val="00404623"/>
    <w:rsid w:val="00404BE1"/>
    <w:rsid w:val="004239FE"/>
    <w:rsid w:val="00425562"/>
    <w:rsid w:val="0043699A"/>
    <w:rsid w:val="00445BCF"/>
    <w:rsid w:val="004472F4"/>
    <w:rsid w:val="00450788"/>
    <w:rsid w:val="00450A53"/>
    <w:rsid w:val="00454C8E"/>
    <w:rsid w:val="004605F5"/>
    <w:rsid w:val="004618E0"/>
    <w:rsid w:val="004779C4"/>
    <w:rsid w:val="004A47EE"/>
    <w:rsid w:val="004B248E"/>
    <w:rsid w:val="004B48A4"/>
    <w:rsid w:val="004B73F7"/>
    <w:rsid w:val="004C12BC"/>
    <w:rsid w:val="004C1AF6"/>
    <w:rsid w:val="004C7C8A"/>
    <w:rsid w:val="004D2D40"/>
    <w:rsid w:val="004D7555"/>
    <w:rsid w:val="004E123C"/>
    <w:rsid w:val="004E6D60"/>
    <w:rsid w:val="004F3154"/>
    <w:rsid w:val="004F36E7"/>
    <w:rsid w:val="004F4CFA"/>
    <w:rsid w:val="0050592F"/>
    <w:rsid w:val="00514787"/>
    <w:rsid w:val="00515E4F"/>
    <w:rsid w:val="00521DC7"/>
    <w:rsid w:val="005231F8"/>
    <w:rsid w:val="005252F7"/>
    <w:rsid w:val="0053385F"/>
    <w:rsid w:val="005432B8"/>
    <w:rsid w:val="005462CE"/>
    <w:rsid w:val="00553CAC"/>
    <w:rsid w:val="00553E2C"/>
    <w:rsid w:val="00554582"/>
    <w:rsid w:val="00560A85"/>
    <w:rsid w:val="00561F22"/>
    <w:rsid w:val="0056734B"/>
    <w:rsid w:val="005700F9"/>
    <w:rsid w:val="00575EF6"/>
    <w:rsid w:val="00576F58"/>
    <w:rsid w:val="005809AB"/>
    <w:rsid w:val="005813A5"/>
    <w:rsid w:val="00584A74"/>
    <w:rsid w:val="00586C6F"/>
    <w:rsid w:val="00590CAA"/>
    <w:rsid w:val="00594A10"/>
    <w:rsid w:val="00595233"/>
    <w:rsid w:val="00595856"/>
    <w:rsid w:val="005A4EDE"/>
    <w:rsid w:val="005B1F58"/>
    <w:rsid w:val="005B5C47"/>
    <w:rsid w:val="005B7799"/>
    <w:rsid w:val="005C0EBA"/>
    <w:rsid w:val="005C7986"/>
    <w:rsid w:val="005D5D00"/>
    <w:rsid w:val="005E2077"/>
    <w:rsid w:val="005E3E38"/>
    <w:rsid w:val="005E3F9D"/>
    <w:rsid w:val="005E6FA8"/>
    <w:rsid w:val="005F3944"/>
    <w:rsid w:val="005F7B74"/>
    <w:rsid w:val="0060396A"/>
    <w:rsid w:val="0061554A"/>
    <w:rsid w:val="006155C9"/>
    <w:rsid w:val="00616AD0"/>
    <w:rsid w:val="00616EFA"/>
    <w:rsid w:val="00624439"/>
    <w:rsid w:val="0063077C"/>
    <w:rsid w:val="00634025"/>
    <w:rsid w:val="00640553"/>
    <w:rsid w:val="00645B80"/>
    <w:rsid w:val="00645EC1"/>
    <w:rsid w:val="00646F58"/>
    <w:rsid w:val="00657373"/>
    <w:rsid w:val="00666097"/>
    <w:rsid w:val="006705B3"/>
    <w:rsid w:val="00675468"/>
    <w:rsid w:val="00686452"/>
    <w:rsid w:val="0069218C"/>
    <w:rsid w:val="006A0C02"/>
    <w:rsid w:val="006A7460"/>
    <w:rsid w:val="006B2182"/>
    <w:rsid w:val="006B27AC"/>
    <w:rsid w:val="006B5009"/>
    <w:rsid w:val="006B518B"/>
    <w:rsid w:val="006B5E62"/>
    <w:rsid w:val="006C5FF9"/>
    <w:rsid w:val="006E1DF7"/>
    <w:rsid w:val="006F10BE"/>
    <w:rsid w:val="006F3134"/>
    <w:rsid w:val="006F7EFA"/>
    <w:rsid w:val="00711D21"/>
    <w:rsid w:val="007131A8"/>
    <w:rsid w:val="007132CD"/>
    <w:rsid w:val="00720FEE"/>
    <w:rsid w:val="00721002"/>
    <w:rsid w:val="00722320"/>
    <w:rsid w:val="00732AFB"/>
    <w:rsid w:val="0073490F"/>
    <w:rsid w:val="00735A13"/>
    <w:rsid w:val="00741D0D"/>
    <w:rsid w:val="00744350"/>
    <w:rsid w:val="00747122"/>
    <w:rsid w:val="00752940"/>
    <w:rsid w:val="00754C94"/>
    <w:rsid w:val="00765FD3"/>
    <w:rsid w:val="00771383"/>
    <w:rsid w:val="007746DE"/>
    <w:rsid w:val="00780464"/>
    <w:rsid w:val="00780883"/>
    <w:rsid w:val="00780948"/>
    <w:rsid w:val="00781CFE"/>
    <w:rsid w:val="00793D13"/>
    <w:rsid w:val="007A4BCA"/>
    <w:rsid w:val="007A70F6"/>
    <w:rsid w:val="007D6E21"/>
    <w:rsid w:val="007E60C6"/>
    <w:rsid w:val="007E681D"/>
    <w:rsid w:val="007F29AF"/>
    <w:rsid w:val="007F3624"/>
    <w:rsid w:val="007F54C1"/>
    <w:rsid w:val="007F61E4"/>
    <w:rsid w:val="007F71CD"/>
    <w:rsid w:val="0080163C"/>
    <w:rsid w:val="0081466A"/>
    <w:rsid w:val="00814B5F"/>
    <w:rsid w:val="00817F02"/>
    <w:rsid w:val="008205E9"/>
    <w:rsid w:val="00825D39"/>
    <w:rsid w:val="00827CFC"/>
    <w:rsid w:val="008323C4"/>
    <w:rsid w:val="00832EB7"/>
    <w:rsid w:val="00842452"/>
    <w:rsid w:val="0084511C"/>
    <w:rsid w:val="00856DD9"/>
    <w:rsid w:val="00857884"/>
    <w:rsid w:val="00865A0E"/>
    <w:rsid w:val="00877A4C"/>
    <w:rsid w:val="00883D1A"/>
    <w:rsid w:val="00887AB3"/>
    <w:rsid w:val="00891988"/>
    <w:rsid w:val="00891A57"/>
    <w:rsid w:val="00897D2F"/>
    <w:rsid w:val="008A08AA"/>
    <w:rsid w:val="008A4D36"/>
    <w:rsid w:val="008A5898"/>
    <w:rsid w:val="008A6E79"/>
    <w:rsid w:val="008B4C2A"/>
    <w:rsid w:val="008B5E03"/>
    <w:rsid w:val="008C00A2"/>
    <w:rsid w:val="008C2F39"/>
    <w:rsid w:val="008C6E1E"/>
    <w:rsid w:val="008C7A5B"/>
    <w:rsid w:val="008D5FEC"/>
    <w:rsid w:val="008D76C7"/>
    <w:rsid w:val="008E41FE"/>
    <w:rsid w:val="008E5CE0"/>
    <w:rsid w:val="008E6690"/>
    <w:rsid w:val="008E6ABD"/>
    <w:rsid w:val="008F1E97"/>
    <w:rsid w:val="009005AC"/>
    <w:rsid w:val="009112E3"/>
    <w:rsid w:val="00913A2E"/>
    <w:rsid w:val="0093217E"/>
    <w:rsid w:val="0093752E"/>
    <w:rsid w:val="0094173B"/>
    <w:rsid w:val="00941EF6"/>
    <w:rsid w:val="00943221"/>
    <w:rsid w:val="00944399"/>
    <w:rsid w:val="00944E6B"/>
    <w:rsid w:val="009536B4"/>
    <w:rsid w:val="00957550"/>
    <w:rsid w:val="009676C9"/>
    <w:rsid w:val="00974399"/>
    <w:rsid w:val="00976A9F"/>
    <w:rsid w:val="00984EB9"/>
    <w:rsid w:val="009869B6"/>
    <w:rsid w:val="00991169"/>
    <w:rsid w:val="00992CFB"/>
    <w:rsid w:val="0099343F"/>
    <w:rsid w:val="00996969"/>
    <w:rsid w:val="009A1602"/>
    <w:rsid w:val="009A38DE"/>
    <w:rsid w:val="009B1239"/>
    <w:rsid w:val="009B4772"/>
    <w:rsid w:val="009C7599"/>
    <w:rsid w:val="009D437D"/>
    <w:rsid w:val="009E2840"/>
    <w:rsid w:val="009E4469"/>
    <w:rsid w:val="009F2B11"/>
    <w:rsid w:val="009F6B62"/>
    <w:rsid w:val="009F7278"/>
    <w:rsid w:val="00A0378A"/>
    <w:rsid w:val="00A057AD"/>
    <w:rsid w:val="00A05932"/>
    <w:rsid w:val="00A12D3B"/>
    <w:rsid w:val="00A13EC9"/>
    <w:rsid w:val="00A1689E"/>
    <w:rsid w:val="00A21020"/>
    <w:rsid w:val="00A261BF"/>
    <w:rsid w:val="00A3130A"/>
    <w:rsid w:val="00A402C9"/>
    <w:rsid w:val="00A70B32"/>
    <w:rsid w:val="00A82BA0"/>
    <w:rsid w:val="00A8490A"/>
    <w:rsid w:val="00A87D4B"/>
    <w:rsid w:val="00A92DEC"/>
    <w:rsid w:val="00A95530"/>
    <w:rsid w:val="00A96F16"/>
    <w:rsid w:val="00A96F55"/>
    <w:rsid w:val="00AA0317"/>
    <w:rsid w:val="00AA322D"/>
    <w:rsid w:val="00AA647B"/>
    <w:rsid w:val="00AB0CFD"/>
    <w:rsid w:val="00AB5AF3"/>
    <w:rsid w:val="00AC1E43"/>
    <w:rsid w:val="00AC7A7C"/>
    <w:rsid w:val="00AD315C"/>
    <w:rsid w:val="00AF68E7"/>
    <w:rsid w:val="00B1470A"/>
    <w:rsid w:val="00B167BE"/>
    <w:rsid w:val="00B21AF5"/>
    <w:rsid w:val="00B2276A"/>
    <w:rsid w:val="00B26578"/>
    <w:rsid w:val="00B40A87"/>
    <w:rsid w:val="00B45362"/>
    <w:rsid w:val="00B500D2"/>
    <w:rsid w:val="00B51279"/>
    <w:rsid w:val="00B51886"/>
    <w:rsid w:val="00B51BC0"/>
    <w:rsid w:val="00B857A0"/>
    <w:rsid w:val="00B87640"/>
    <w:rsid w:val="00B921E0"/>
    <w:rsid w:val="00BB568D"/>
    <w:rsid w:val="00BB743D"/>
    <w:rsid w:val="00BC195C"/>
    <w:rsid w:val="00BC25BF"/>
    <w:rsid w:val="00BC4F15"/>
    <w:rsid w:val="00BC7C21"/>
    <w:rsid w:val="00BD1B7A"/>
    <w:rsid w:val="00BD370C"/>
    <w:rsid w:val="00BD4764"/>
    <w:rsid w:val="00BD4DF5"/>
    <w:rsid w:val="00BD6D8F"/>
    <w:rsid w:val="00BE4E43"/>
    <w:rsid w:val="00BF0C69"/>
    <w:rsid w:val="00BF43D6"/>
    <w:rsid w:val="00BF61C6"/>
    <w:rsid w:val="00C029D3"/>
    <w:rsid w:val="00C058A8"/>
    <w:rsid w:val="00C07452"/>
    <w:rsid w:val="00C07954"/>
    <w:rsid w:val="00C11C44"/>
    <w:rsid w:val="00C1438C"/>
    <w:rsid w:val="00C240E0"/>
    <w:rsid w:val="00C24732"/>
    <w:rsid w:val="00C275AD"/>
    <w:rsid w:val="00C40305"/>
    <w:rsid w:val="00C43929"/>
    <w:rsid w:val="00C54B15"/>
    <w:rsid w:val="00C55AFC"/>
    <w:rsid w:val="00C62D58"/>
    <w:rsid w:val="00C6496E"/>
    <w:rsid w:val="00C64E50"/>
    <w:rsid w:val="00C75EA9"/>
    <w:rsid w:val="00C77D87"/>
    <w:rsid w:val="00C911C2"/>
    <w:rsid w:val="00C934AC"/>
    <w:rsid w:val="00C955BE"/>
    <w:rsid w:val="00C972B6"/>
    <w:rsid w:val="00CA005D"/>
    <w:rsid w:val="00CA5743"/>
    <w:rsid w:val="00CA5F2F"/>
    <w:rsid w:val="00CD58DD"/>
    <w:rsid w:val="00CF02C1"/>
    <w:rsid w:val="00CF33F8"/>
    <w:rsid w:val="00D01BBB"/>
    <w:rsid w:val="00D15FF3"/>
    <w:rsid w:val="00D2051F"/>
    <w:rsid w:val="00D235AD"/>
    <w:rsid w:val="00D2515B"/>
    <w:rsid w:val="00D30868"/>
    <w:rsid w:val="00D35CD7"/>
    <w:rsid w:val="00D365A9"/>
    <w:rsid w:val="00D4062D"/>
    <w:rsid w:val="00D43A2B"/>
    <w:rsid w:val="00D527C8"/>
    <w:rsid w:val="00D61AE4"/>
    <w:rsid w:val="00D65AC9"/>
    <w:rsid w:val="00D833E0"/>
    <w:rsid w:val="00D934EB"/>
    <w:rsid w:val="00DA14AA"/>
    <w:rsid w:val="00DA3CAE"/>
    <w:rsid w:val="00DB245B"/>
    <w:rsid w:val="00DB3957"/>
    <w:rsid w:val="00DC1754"/>
    <w:rsid w:val="00DC64D6"/>
    <w:rsid w:val="00DD3463"/>
    <w:rsid w:val="00DD46A7"/>
    <w:rsid w:val="00DE1434"/>
    <w:rsid w:val="00DF5191"/>
    <w:rsid w:val="00E009E3"/>
    <w:rsid w:val="00E03835"/>
    <w:rsid w:val="00E12B1A"/>
    <w:rsid w:val="00E163A3"/>
    <w:rsid w:val="00E241F3"/>
    <w:rsid w:val="00E41314"/>
    <w:rsid w:val="00E50B36"/>
    <w:rsid w:val="00E51EF6"/>
    <w:rsid w:val="00E527D5"/>
    <w:rsid w:val="00E60B0F"/>
    <w:rsid w:val="00E63A98"/>
    <w:rsid w:val="00E63D98"/>
    <w:rsid w:val="00E70E38"/>
    <w:rsid w:val="00E7107B"/>
    <w:rsid w:val="00E732FE"/>
    <w:rsid w:val="00E742C9"/>
    <w:rsid w:val="00E76AE7"/>
    <w:rsid w:val="00E839B8"/>
    <w:rsid w:val="00E851C7"/>
    <w:rsid w:val="00E85C0D"/>
    <w:rsid w:val="00E92D0A"/>
    <w:rsid w:val="00EA7F75"/>
    <w:rsid w:val="00EB1D20"/>
    <w:rsid w:val="00EB63EE"/>
    <w:rsid w:val="00EC239E"/>
    <w:rsid w:val="00EC44E4"/>
    <w:rsid w:val="00ED3F26"/>
    <w:rsid w:val="00ED4CEC"/>
    <w:rsid w:val="00ED6317"/>
    <w:rsid w:val="00ED652D"/>
    <w:rsid w:val="00EE02CD"/>
    <w:rsid w:val="00EE5FBC"/>
    <w:rsid w:val="00EE78FA"/>
    <w:rsid w:val="00F0174D"/>
    <w:rsid w:val="00F05734"/>
    <w:rsid w:val="00F1451D"/>
    <w:rsid w:val="00F228D3"/>
    <w:rsid w:val="00F3010F"/>
    <w:rsid w:val="00F31C2E"/>
    <w:rsid w:val="00F36DDD"/>
    <w:rsid w:val="00F754D4"/>
    <w:rsid w:val="00F76E6D"/>
    <w:rsid w:val="00F83A48"/>
    <w:rsid w:val="00F83BBE"/>
    <w:rsid w:val="00F83EDD"/>
    <w:rsid w:val="00F85EEF"/>
    <w:rsid w:val="00F92445"/>
    <w:rsid w:val="00FA0962"/>
    <w:rsid w:val="00FA2434"/>
    <w:rsid w:val="00FA2B87"/>
    <w:rsid w:val="00FB0752"/>
    <w:rsid w:val="00FB3AA0"/>
    <w:rsid w:val="00FB642E"/>
    <w:rsid w:val="00FC1D94"/>
    <w:rsid w:val="00FC5F12"/>
    <w:rsid w:val="00FD4406"/>
    <w:rsid w:val="00FD5356"/>
    <w:rsid w:val="00FD610D"/>
    <w:rsid w:val="00FE3FA5"/>
    <w:rsid w:val="00FE4999"/>
    <w:rsid w:val="00FF0297"/>
    <w:rsid w:val="00FF533C"/>
    <w:rsid w:val="00FF692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5AF755"/>
  <w15:chartTrackingRefBased/>
  <w15:docId w15:val="{9C5051D7-8CFD-2747-84A5-1C7A18344A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4E6B"/>
    <w:rPr>
      <w:rFonts w:ascii="Times New Roman" w:eastAsia="Times New Roman" w:hAnsi="Times New Roman" w:cs="Times New Roman"/>
      <w:lang w:eastAsia="en-GB"/>
    </w:rPr>
  </w:style>
  <w:style w:type="paragraph" w:styleId="Heading1">
    <w:name w:val="heading 1"/>
    <w:basedOn w:val="Normal"/>
    <w:link w:val="Heading1Char"/>
    <w:uiPriority w:val="9"/>
    <w:qFormat/>
    <w:rsid w:val="00553CAC"/>
    <w:pPr>
      <w:jc w:val="center"/>
      <w:outlineLvl w:val="0"/>
    </w:pPr>
    <w:rPr>
      <w:b/>
      <w:bCs/>
      <w:kern w:val="36"/>
    </w:rPr>
  </w:style>
  <w:style w:type="paragraph" w:styleId="Heading2">
    <w:name w:val="heading 2"/>
    <w:basedOn w:val="Heading1"/>
    <w:link w:val="Heading2Char"/>
    <w:uiPriority w:val="9"/>
    <w:qFormat/>
    <w:rsid w:val="00553CAC"/>
    <w:pPr>
      <w:jc w:val="left"/>
      <w:outlineLvl w:val="1"/>
    </w:pPr>
  </w:style>
  <w:style w:type="paragraph" w:styleId="Heading3">
    <w:name w:val="heading 3"/>
    <w:basedOn w:val="Heading2"/>
    <w:link w:val="Heading3Char"/>
    <w:uiPriority w:val="9"/>
    <w:qFormat/>
    <w:rsid w:val="00553CAC"/>
    <w:pPr>
      <w:ind w:firstLine="720"/>
      <w:outlineLvl w:val="2"/>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3CAC"/>
    <w:rPr>
      <w:rFonts w:ascii="Times New Roman" w:eastAsia="Times New Roman" w:hAnsi="Times New Roman" w:cs="Times New Roman"/>
      <w:b/>
      <w:bCs/>
      <w:kern w:val="36"/>
      <w:lang w:eastAsia="en-GB"/>
    </w:rPr>
  </w:style>
  <w:style w:type="character" w:customStyle="1" w:styleId="Heading2Char">
    <w:name w:val="Heading 2 Char"/>
    <w:basedOn w:val="DefaultParagraphFont"/>
    <w:link w:val="Heading2"/>
    <w:uiPriority w:val="9"/>
    <w:rsid w:val="00553CAC"/>
    <w:rPr>
      <w:rFonts w:ascii="Times New Roman" w:eastAsia="Times New Roman" w:hAnsi="Times New Roman" w:cs="Times New Roman"/>
      <w:b/>
      <w:bCs/>
      <w:kern w:val="36"/>
      <w:lang w:eastAsia="en-GB"/>
    </w:rPr>
  </w:style>
  <w:style w:type="character" w:customStyle="1" w:styleId="Heading3Char">
    <w:name w:val="Heading 3 Char"/>
    <w:basedOn w:val="DefaultParagraphFont"/>
    <w:link w:val="Heading3"/>
    <w:uiPriority w:val="9"/>
    <w:rsid w:val="00553CAC"/>
    <w:rPr>
      <w:rFonts w:ascii="Times New Roman" w:eastAsia="Times New Roman" w:hAnsi="Times New Roman" w:cs="Times New Roman"/>
      <w:b/>
      <w:bCs/>
      <w:kern w:val="36"/>
      <w:lang w:eastAsia="en-GB"/>
    </w:rPr>
  </w:style>
  <w:style w:type="paragraph" w:styleId="NormalWeb">
    <w:name w:val="Normal (Web)"/>
    <w:basedOn w:val="Normal"/>
    <w:uiPriority w:val="99"/>
    <w:unhideWhenUsed/>
    <w:rsid w:val="00553CAC"/>
    <w:pPr>
      <w:spacing w:before="100" w:beforeAutospacing="1" w:after="100" w:afterAutospacing="1"/>
    </w:pPr>
  </w:style>
  <w:style w:type="character" w:customStyle="1" w:styleId="highlight">
    <w:name w:val="highlight"/>
    <w:basedOn w:val="DefaultParagraphFont"/>
    <w:rsid w:val="00553CAC"/>
  </w:style>
  <w:style w:type="character" w:customStyle="1" w:styleId="citation">
    <w:name w:val="citation"/>
    <w:basedOn w:val="DefaultParagraphFont"/>
    <w:rsid w:val="00553CAC"/>
  </w:style>
  <w:style w:type="character" w:customStyle="1" w:styleId="citation-item">
    <w:name w:val="citation-item"/>
    <w:basedOn w:val="DefaultParagraphFont"/>
    <w:rsid w:val="00553CAC"/>
  </w:style>
  <w:style w:type="character" w:styleId="Strong">
    <w:name w:val="Strong"/>
    <w:basedOn w:val="DefaultParagraphFont"/>
    <w:uiPriority w:val="22"/>
    <w:qFormat/>
    <w:rsid w:val="00553CAC"/>
    <w:rPr>
      <w:b/>
      <w:bCs/>
    </w:rPr>
  </w:style>
  <w:style w:type="character" w:styleId="HTMLCode">
    <w:name w:val="HTML Code"/>
    <w:basedOn w:val="DefaultParagraphFont"/>
    <w:uiPriority w:val="99"/>
    <w:semiHidden/>
    <w:unhideWhenUsed/>
    <w:rsid w:val="00553CAC"/>
    <w:rPr>
      <w:rFonts w:ascii="Courier New" w:eastAsia="Times New Roman" w:hAnsi="Courier New" w:cs="Courier New"/>
      <w:sz w:val="20"/>
      <w:szCs w:val="20"/>
    </w:rPr>
  </w:style>
  <w:style w:type="character" w:styleId="Emphasis">
    <w:name w:val="Emphasis"/>
    <w:basedOn w:val="DefaultParagraphFont"/>
    <w:uiPriority w:val="20"/>
    <w:qFormat/>
    <w:rsid w:val="00553CAC"/>
    <w:rPr>
      <w:i/>
      <w:iCs/>
    </w:rPr>
  </w:style>
  <w:style w:type="paragraph" w:styleId="Title">
    <w:name w:val="Title"/>
    <w:basedOn w:val="Normal"/>
    <w:next w:val="Normal"/>
    <w:link w:val="TitleChar"/>
    <w:uiPriority w:val="10"/>
    <w:qFormat/>
    <w:rsid w:val="00553CAC"/>
    <w:pPr>
      <w:jc w:val="center"/>
      <w:outlineLvl w:val="0"/>
    </w:pPr>
    <w:rPr>
      <w:b/>
      <w:bCs/>
      <w:kern w:val="36"/>
    </w:rPr>
  </w:style>
  <w:style w:type="character" w:customStyle="1" w:styleId="TitleChar">
    <w:name w:val="Title Char"/>
    <w:basedOn w:val="DefaultParagraphFont"/>
    <w:link w:val="Title"/>
    <w:uiPriority w:val="10"/>
    <w:rsid w:val="00553CAC"/>
    <w:rPr>
      <w:rFonts w:ascii="Times New Roman" w:eastAsia="Times New Roman" w:hAnsi="Times New Roman" w:cs="Times New Roman"/>
      <w:b/>
      <w:bCs/>
      <w:kern w:val="36"/>
      <w:lang w:eastAsia="en-GB"/>
    </w:rPr>
  </w:style>
  <w:style w:type="paragraph" w:styleId="ListParagraph">
    <w:name w:val="List Paragraph"/>
    <w:basedOn w:val="Normal"/>
    <w:uiPriority w:val="34"/>
    <w:qFormat/>
    <w:rsid w:val="00553CAC"/>
    <w:pPr>
      <w:ind w:left="720"/>
      <w:contextualSpacing/>
    </w:pPr>
  </w:style>
  <w:style w:type="paragraph" w:styleId="Header">
    <w:name w:val="header"/>
    <w:basedOn w:val="Normal"/>
    <w:link w:val="HeaderChar"/>
    <w:uiPriority w:val="99"/>
    <w:unhideWhenUsed/>
    <w:rsid w:val="00553CAC"/>
    <w:pPr>
      <w:tabs>
        <w:tab w:val="center" w:pos="4513"/>
        <w:tab w:val="right" w:pos="9026"/>
      </w:tabs>
    </w:pPr>
  </w:style>
  <w:style w:type="character" w:customStyle="1" w:styleId="HeaderChar">
    <w:name w:val="Header Char"/>
    <w:basedOn w:val="DefaultParagraphFont"/>
    <w:link w:val="Header"/>
    <w:uiPriority w:val="99"/>
    <w:rsid w:val="00553CAC"/>
    <w:rPr>
      <w:rFonts w:ascii="Times New Roman" w:eastAsia="Times New Roman" w:hAnsi="Times New Roman" w:cs="Times New Roman"/>
      <w:lang w:eastAsia="en-GB"/>
    </w:rPr>
  </w:style>
  <w:style w:type="paragraph" w:styleId="Footer">
    <w:name w:val="footer"/>
    <w:basedOn w:val="Normal"/>
    <w:link w:val="FooterChar"/>
    <w:uiPriority w:val="99"/>
    <w:unhideWhenUsed/>
    <w:rsid w:val="00553CAC"/>
    <w:pPr>
      <w:tabs>
        <w:tab w:val="center" w:pos="4513"/>
        <w:tab w:val="right" w:pos="9026"/>
      </w:tabs>
    </w:pPr>
  </w:style>
  <w:style w:type="character" w:customStyle="1" w:styleId="FooterChar">
    <w:name w:val="Footer Char"/>
    <w:basedOn w:val="DefaultParagraphFont"/>
    <w:link w:val="Footer"/>
    <w:uiPriority w:val="99"/>
    <w:rsid w:val="00553CAC"/>
    <w:rPr>
      <w:rFonts w:ascii="Times New Roman" w:eastAsia="Times New Roman" w:hAnsi="Times New Roman" w:cs="Times New Roman"/>
      <w:lang w:eastAsia="en-GB"/>
    </w:rPr>
  </w:style>
  <w:style w:type="paragraph" w:styleId="FootnoteText">
    <w:name w:val="footnote text"/>
    <w:basedOn w:val="Normal"/>
    <w:link w:val="FootnoteTextChar"/>
    <w:uiPriority w:val="99"/>
    <w:semiHidden/>
    <w:unhideWhenUsed/>
    <w:rsid w:val="008C2F39"/>
    <w:rPr>
      <w:sz w:val="20"/>
      <w:szCs w:val="20"/>
    </w:rPr>
  </w:style>
  <w:style w:type="character" w:customStyle="1" w:styleId="FootnoteTextChar">
    <w:name w:val="Footnote Text Char"/>
    <w:basedOn w:val="DefaultParagraphFont"/>
    <w:link w:val="FootnoteText"/>
    <w:uiPriority w:val="99"/>
    <w:semiHidden/>
    <w:rsid w:val="008C2F39"/>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8C2F39"/>
    <w:rPr>
      <w:vertAlign w:val="superscript"/>
    </w:rPr>
  </w:style>
  <w:style w:type="paragraph" w:customStyle="1" w:styleId="table">
    <w:name w:val="table"/>
    <w:basedOn w:val="Normal"/>
    <w:qFormat/>
    <w:rsid w:val="00754C94"/>
    <w:rPr>
      <w:sz w:val="20"/>
      <w:szCs w:val="20"/>
    </w:rPr>
  </w:style>
  <w:style w:type="character" w:styleId="CommentReference">
    <w:name w:val="annotation reference"/>
    <w:basedOn w:val="DefaultParagraphFont"/>
    <w:uiPriority w:val="99"/>
    <w:semiHidden/>
    <w:unhideWhenUsed/>
    <w:rsid w:val="00034469"/>
    <w:rPr>
      <w:sz w:val="16"/>
      <w:szCs w:val="16"/>
    </w:rPr>
  </w:style>
  <w:style w:type="paragraph" w:styleId="CommentText">
    <w:name w:val="annotation text"/>
    <w:basedOn w:val="Normal"/>
    <w:link w:val="CommentTextChar"/>
    <w:uiPriority w:val="99"/>
    <w:semiHidden/>
    <w:unhideWhenUsed/>
    <w:rsid w:val="00034469"/>
    <w:rPr>
      <w:sz w:val="20"/>
      <w:szCs w:val="20"/>
    </w:rPr>
  </w:style>
  <w:style w:type="character" w:customStyle="1" w:styleId="CommentTextChar">
    <w:name w:val="Comment Text Char"/>
    <w:basedOn w:val="DefaultParagraphFont"/>
    <w:link w:val="CommentText"/>
    <w:uiPriority w:val="99"/>
    <w:semiHidden/>
    <w:rsid w:val="00034469"/>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034469"/>
    <w:rPr>
      <w:b/>
      <w:bCs/>
    </w:rPr>
  </w:style>
  <w:style w:type="character" w:customStyle="1" w:styleId="CommentSubjectChar">
    <w:name w:val="Comment Subject Char"/>
    <w:basedOn w:val="CommentTextChar"/>
    <w:link w:val="CommentSubject"/>
    <w:uiPriority w:val="99"/>
    <w:semiHidden/>
    <w:rsid w:val="00034469"/>
    <w:rPr>
      <w:rFonts w:ascii="Times New Roman" w:eastAsia="Times New Roman" w:hAnsi="Times New Roman" w:cs="Times New Roman"/>
      <w:b/>
      <w:bCs/>
      <w:sz w:val="20"/>
      <w:szCs w:val="20"/>
      <w:lang w:eastAsia="en-GB"/>
    </w:rPr>
  </w:style>
  <w:style w:type="character" w:styleId="PlaceholderText">
    <w:name w:val="Placeholder Text"/>
    <w:basedOn w:val="DefaultParagraphFont"/>
    <w:uiPriority w:val="99"/>
    <w:semiHidden/>
    <w:rsid w:val="00AD315C"/>
    <w:rPr>
      <w:color w:val="808080"/>
    </w:rPr>
  </w:style>
  <w:style w:type="table" w:styleId="TableGrid">
    <w:name w:val="Table Grid"/>
    <w:basedOn w:val="TableNormal"/>
    <w:uiPriority w:val="39"/>
    <w:rsid w:val="00B227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275C3D"/>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9618325">
      <w:bodyDiv w:val="1"/>
      <w:marLeft w:val="0"/>
      <w:marRight w:val="0"/>
      <w:marTop w:val="0"/>
      <w:marBottom w:val="0"/>
      <w:divBdr>
        <w:top w:val="none" w:sz="0" w:space="0" w:color="auto"/>
        <w:left w:val="none" w:sz="0" w:space="0" w:color="auto"/>
        <w:bottom w:val="none" w:sz="0" w:space="0" w:color="auto"/>
        <w:right w:val="none" w:sz="0" w:space="0" w:color="auto"/>
      </w:divBdr>
      <w:divsChild>
        <w:div w:id="283075417">
          <w:marLeft w:val="0"/>
          <w:marRight w:val="0"/>
          <w:marTop w:val="240"/>
          <w:marBottom w:val="240"/>
          <w:divBdr>
            <w:top w:val="none" w:sz="0" w:space="0" w:color="auto"/>
            <w:left w:val="none" w:sz="0" w:space="0" w:color="auto"/>
            <w:bottom w:val="none" w:sz="0" w:space="0" w:color="auto"/>
            <w:right w:val="none" w:sz="0" w:space="0" w:color="auto"/>
          </w:divBdr>
          <w:divsChild>
            <w:div w:id="1377004312">
              <w:marLeft w:val="-225"/>
              <w:marRight w:val="-225"/>
              <w:marTop w:val="0"/>
              <w:marBottom w:val="0"/>
              <w:divBdr>
                <w:top w:val="none" w:sz="0" w:space="0" w:color="auto"/>
                <w:left w:val="none" w:sz="0" w:space="0" w:color="auto"/>
                <w:bottom w:val="none" w:sz="0" w:space="0" w:color="auto"/>
                <w:right w:val="none" w:sz="0" w:space="0" w:color="auto"/>
              </w:divBdr>
              <w:divsChild>
                <w:div w:id="90973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27360">
      <w:bodyDiv w:val="1"/>
      <w:marLeft w:val="0"/>
      <w:marRight w:val="0"/>
      <w:marTop w:val="0"/>
      <w:marBottom w:val="0"/>
      <w:divBdr>
        <w:top w:val="none" w:sz="0" w:space="0" w:color="auto"/>
        <w:left w:val="none" w:sz="0" w:space="0" w:color="auto"/>
        <w:bottom w:val="none" w:sz="0" w:space="0" w:color="auto"/>
        <w:right w:val="none" w:sz="0" w:space="0" w:color="auto"/>
      </w:divBdr>
      <w:divsChild>
        <w:div w:id="483813947">
          <w:marLeft w:val="0"/>
          <w:marRight w:val="0"/>
          <w:marTop w:val="240"/>
          <w:marBottom w:val="240"/>
          <w:divBdr>
            <w:top w:val="none" w:sz="0" w:space="0" w:color="auto"/>
            <w:left w:val="none" w:sz="0" w:space="0" w:color="auto"/>
            <w:bottom w:val="none" w:sz="0" w:space="0" w:color="auto"/>
            <w:right w:val="none" w:sz="0" w:space="0" w:color="auto"/>
          </w:divBdr>
          <w:divsChild>
            <w:div w:id="234441784">
              <w:marLeft w:val="-225"/>
              <w:marRight w:val="-225"/>
              <w:marTop w:val="0"/>
              <w:marBottom w:val="0"/>
              <w:divBdr>
                <w:top w:val="none" w:sz="0" w:space="0" w:color="auto"/>
                <w:left w:val="none" w:sz="0" w:space="0" w:color="auto"/>
                <w:bottom w:val="none" w:sz="0" w:space="0" w:color="auto"/>
                <w:right w:val="none" w:sz="0" w:space="0" w:color="auto"/>
              </w:divBdr>
              <w:divsChild>
                <w:div w:id="1637684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127972">
      <w:bodyDiv w:val="1"/>
      <w:marLeft w:val="0"/>
      <w:marRight w:val="0"/>
      <w:marTop w:val="0"/>
      <w:marBottom w:val="0"/>
      <w:divBdr>
        <w:top w:val="none" w:sz="0" w:space="0" w:color="auto"/>
        <w:left w:val="none" w:sz="0" w:space="0" w:color="auto"/>
        <w:bottom w:val="none" w:sz="0" w:space="0" w:color="auto"/>
        <w:right w:val="none" w:sz="0" w:space="0" w:color="auto"/>
      </w:divBdr>
      <w:divsChild>
        <w:div w:id="1615746514">
          <w:marLeft w:val="0"/>
          <w:marRight w:val="0"/>
          <w:marTop w:val="240"/>
          <w:marBottom w:val="240"/>
          <w:divBdr>
            <w:top w:val="none" w:sz="0" w:space="0" w:color="auto"/>
            <w:left w:val="none" w:sz="0" w:space="0" w:color="auto"/>
            <w:bottom w:val="none" w:sz="0" w:space="0" w:color="auto"/>
            <w:right w:val="none" w:sz="0" w:space="0" w:color="auto"/>
          </w:divBdr>
          <w:divsChild>
            <w:div w:id="1802186541">
              <w:marLeft w:val="-225"/>
              <w:marRight w:val="-225"/>
              <w:marTop w:val="0"/>
              <w:marBottom w:val="0"/>
              <w:divBdr>
                <w:top w:val="none" w:sz="0" w:space="0" w:color="auto"/>
                <w:left w:val="none" w:sz="0" w:space="0" w:color="auto"/>
                <w:bottom w:val="none" w:sz="0" w:space="0" w:color="auto"/>
                <w:right w:val="none" w:sz="0" w:space="0" w:color="auto"/>
              </w:divBdr>
              <w:divsChild>
                <w:div w:id="1706982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5357975">
      <w:bodyDiv w:val="1"/>
      <w:marLeft w:val="0"/>
      <w:marRight w:val="0"/>
      <w:marTop w:val="0"/>
      <w:marBottom w:val="0"/>
      <w:divBdr>
        <w:top w:val="none" w:sz="0" w:space="0" w:color="auto"/>
        <w:left w:val="none" w:sz="0" w:space="0" w:color="auto"/>
        <w:bottom w:val="none" w:sz="0" w:space="0" w:color="auto"/>
        <w:right w:val="none" w:sz="0" w:space="0" w:color="auto"/>
      </w:divBdr>
      <w:divsChild>
        <w:div w:id="199362207">
          <w:marLeft w:val="0"/>
          <w:marRight w:val="0"/>
          <w:marTop w:val="0"/>
          <w:marBottom w:val="0"/>
          <w:divBdr>
            <w:top w:val="none" w:sz="0" w:space="0" w:color="auto"/>
            <w:left w:val="none" w:sz="0" w:space="0" w:color="auto"/>
            <w:bottom w:val="none" w:sz="0" w:space="0" w:color="auto"/>
            <w:right w:val="none" w:sz="0" w:space="0" w:color="auto"/>
          </w:divBdr>
          <w:divsChild>
            <w:div w:id="1213037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483036">
      <w:bodyDiv w:val="1"/>
      <w:marLeft w:val="0"/>
      <w:marRight w:val="0"/>
      <w:marTop w:val="0"/>
      <w:marBottom w:val="0"/>
      <w:divBdr>
        <w:top w:val="none" w:sz="0" w:space="0" w:color="auto"/>
        <w:left w:val="none" w:sz="0" w:space="0" w:color="auto"/>
        <w:bottom w:val="none" w:sz="0" w:space="0" w:color="auto"/>
        <w:right w:val="none" w:sz="0" w:space="0" w:color="auto"/>
      </w:divBdr>
      <w:divsChild>
        <w:div w:id="807816948">
          <w:marLeft w:val="0"/>
          <w:marRight w:val="0"/>
          <w:marTop w:val="0"/>
          <w:marBottom w:val="0"/>
          <w:divBdr>
            <w:top w:val="none" w:sz="0" w:space="0" w:color="auto"/>
            <w:left w:val="none" w:sz="0" w:space="0" w:color="auto"/>
            <w:bottom w:val="none" w:sz="0" w:space="0" w:color="auto"/>
            <w:right w:val="none" w:sz="0" w:space="0" w:color="auto"/>
          </w:divBdr>
        </w:div>
      </w:divsChild>
    </w:div>
    <w:div w:id="285819097">
      <w:bodyDiv w:val="1"/>
      <w:marLeft w:val="0"/>
      <w:marRight w:val="0"/>
      <w:marTop w:val="0"/>
      <w:marBottom w:val="0"/>
      <w:divBdr>
        <w:top w:val="none" w:sz="0" w:space="0" w:color="auto"/>
        <w:left w:val="none" w:sz="0" w:space="0" w:color="auto"/>
        <w:bottom w:val="none" w:sz="0" w:space="0" w:color="auto"/>
        <w:right w:val="none" w:sz="0" w:space="0" w:color="auto"/>
      </w:divBdr>
      <w:divsChild>
        <w:div w:id="1797219512">
          <w:marLeft w:val="0"/>
          <w:marRight w:val="0"/>
          <w:marTop w:val="240"/>
          <w:marBottom w:val="240"/>
          <w:divBdr>
            <w:top w:val="none" w:sz="0" w:space="0" w:color="auto"/>
            <w:left w:val="none" w:sz="0" w:space="0" w:color="auto"/>
            <w:bottom w:val="none" w:sz="0" w:space="0" w:color="auto"/>
            <w:right w:val="none" w:sz="0" w:space="0" w:color="auto"/>
          </w:divBdr>
          <w:divsChild>
            <w:div w:id="1597513993">
              <w:marLeft w:val="-225"/>
              <w:marRight w:val="-225"/>
              <w:marTop w:val="0"/>
              <w:marBottom w:val="0"/>
              <w:divBdr>
                <w:top w:val="none" w:sz="0" w:space="0" w:color="auto"/>
                <w:left w:val="none" w:sz="0" w:space="0" w:color="auto"/>
                <w:bottom w:val="none" w:sz="0" w:space="0" w:color="auto"/>
                <w:right w:val="none" w:sz="0" w:space="0" w:color="auto"/>
              </w:divBdr>
              <w:divsChild>
                <w:div w:id="1938755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0985009">
      <w:bodyDiv w:val="1"/>
      <w:marLeft w:val="0"/>
      <w:marRight w:val="0"/>
      <w:marTop w:val="0"/>
      <w:marBottom w:val="0"/>
      <w:divBdr>
        <w:top w:val="none" w:sz="0" w:space="0" w:color="auto"/>
        <w:left w:val="none" w:sz="0" w:space="0" w:color="auto"/>
        <w:bottom w:val="none" w:sz="0" w:space="0" w:color="auto"/>
        <w:right w:val="none" w:sz="0" w:space="0" w:color="auto"/>
      </w:divBdr>
      <w:divsChild>
        <w:div w:id="2054846129">
          <w:marLeft w:val="0"/>
          <w:marRight w:val="0"/>
          <w:marTop w:val="0"/>
          <w:marBottom w:val="0"/>
          <w:divBdr>
            <w:top w:val="none" w:sz="0" w:space="0" w:color="auto"/>
            <w:left w:val="none" w:sz="0" w:space="0" w:color="auto"/>
            <w:bottom w:val="none" w:sz="0" w:space="0" w:color="auto"/>
            <w:right w:val="none" w:sz="0" w:space="0" w:color="auto"/>
          </w:divBdr>
        </w:div>
      </w:divsChild>
    </w:div>
    <w:div w:id="334843172">
      <w:bodyDiv w:val="1"/>
      <w:marLeft w:val="0"/>
      <w:marRight w:val="0"/>
      <w:marTop w:val="0"/>
      <w:marBottom w:val="0"/>
      <w:divBdr>
        <w:top w:val="none" w:sz="0" w:space="0" w:color="auto"/>
        <w:left w:val="none" w:sz="0" w:space="0" w:color="auto"/>
        <w:bottom w:val="none" w:sz="0" w:space="0" w:color="auto"/>
        <w:right w:val="none" w:sz="0" w:space="0" w:color="auto"/>
      </w:divBdr>
      <w:divsChild>
        <w:div w:id="945694008">
          <w:marLeft w:val="0"/>
          <w:marRight w:val="0"/>
          <w:marTop w:val="0"/>
          <w:marBottom w:val="0"/>
          <w:divBdr>
            <w:top w:val="none" w:sz="0" w:space="0" w:color="auto"/>
            <w:left w:val="none" w:sz="0" w:space="0" w:color="auto"/>
            <w:bottom w:val="single" w:sz="6" w:space="0" w:color="111111"/>
            <w:right w:val="none" w:sz="0" w:space="0" w:color="auto"/>
          </w:divBdr>
        </w:div>
        <w:div w:id="1842700095">
          <w:marLeft w:val="0"/>
          <w:marRight w:val="0"/>
          <w:marTop w:val="0"/>
          <w:marBottom w:val="0"/>
          <w:divBdr>
            <w:top w:val="none" w:sz="0" w:space="0" w:color="auto"/>
            <w:left w:val="none" w:sz="0" w:space="0" w:color="auto"/>
            <w:bottom w:val="single" w:sz="6" w:space="0" w:color="111111"/>
            <w:right w:val="none" w:sz="0" w:space="0" w:color="auto"/>
          </w:divBdr>
        </w:div>
        <w:div w:id="327565267">
          <w:marLeft w:val="0"/>
          <w:marRight w:val="0"/>
          <w:marTop w:val="0"/>
          <w:marBottom w:val="0"/>
          <w:divBdr>
            <w:top w:val="none" w:sz="0" w:space="0" w:color="auto"/>
            <w:left w:val="none" w:sz="0" w:space="0" w:color="auto"/>
            <w:bottom w:val="single" w:sz="6" w:space="0" w:color="111111"/>
            <w:right w:val="none" w:sz="0" w:space="0" w:color="auto"/>
          </w:divBdr>
        </w:div>
        <w:div w:id="1201014331">
          <w:marLeft w:val="0"/>
          <w:marRight w:val="0"/>
          <w:marTop w:val="240"/>
          <w:marBottom w:val="240"/>
          <w:divBdr>
            <w:top w:val="none" w:sz="0" w:space="0" w:color="auto"/>
            <w:left w:val="none" w:sz="0" w:space="0" w:color="auto"/>
            <w:bottom w:val="none" w:sz="0" w:space="0" w:color="auto"/>
            <w:right w:val="none" w:sz="0" w:space="0" w:color="auto"/>
          </w:divBdr>
          <w:divsChild>
            <w:div w:id="1114443495">
              <w:marLeft w:val="-225"/>
              <w:marRight w:val="-225"/>
              <w:marTop w:val="0"/>
              <w:marBottom w:val="0"/>
              <w:divBdr>
                <w:top w:val="none" w:sz="0" w:space="0" w:color="auto"/>
                <w:left w:val="none" w:sz="0" w:space="0" w:color="auto"/>
                <w:bottom w:val="none" w:sz="0" w:space="0" w:color="auto"/>
                <w:right w:val="none" w:sz="0" w:space="0" w:color="auto"/>
              </w:divBdr>
              <w:divsChild>
                <w:div w:id="197378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449635">
      <w:bodyDiv w:val="1"/>
      <w:marLeft w:val="0"/>
      <w:marRight w:val="0"/>
      <w:marTop w:val="0"/>
      <w:marBottom w:val="0"/>
      <w:divBdr>
        <w:top w:val="none" w:sz="0" w:space="0" w:color="auto"/>
        <w:left w:val="none" w:sz="0" w:space="0" w:color="auto"/>
        <w:bottom w:val="none" w:sz="0" w:space="0" w:color="auto"/>
        <w:right w:val="none" w:sz="0" w:space="0" w:color="auto"/>
      </w:divBdr>
      <w:divsChild>
        <w:div w:id="1378510228">
          <w:marLeft w:val="0"/>
          <w:marRight w:val="0"/>
          <w:marTop w:val="240"/>
          <w:marBottom w:val="240"/>
          <w:divBdr>
            <w:top w:val="none" w:sz="0" w:space="0" w:color="auto"/>
            <w:left w:val="none" w:sz="0" w:space="0" w:color="auto"/>
            <w:bottom w:val="none" w:sz="0" w:space="0" w:color="auto"/>
            <w:right w:val="none" w:sz="0" w:space="0" w:color="auto"/>
          </w:divBdr>
          <w:divsChild>
            <w:div w:id="1304771660">
              <w:marLeft w:val="-225"/>
              <w:marRight w:val="-225"/>
              <w:marTop w:val="0"/>
              <w:marBottom w:val="0"/>
              <w:divBdr>
                <w:top w:val="none" w:sz="0" w:space="0" w:color="auto"/>
                <w:left w:val="none" w:sz="0" w:space="0" w:color="auto"/>
                <w:bottom w:val="none" w:sz="0" w:space="0" w:color="auto"/>
                <w:right w:val="none" w:sz="0" w:space="0" w:color="auto"/>
              </w:divBdr>
              <w:divsChild>
                <w:div w:id="742488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8603327">
      <w:bodyDiv w:val="1"/>
      <w:marLeft w:val="0"/>
      <w:marRight w:val="0"/>
      <w:marTop w:val="0"/>
      <w:marBottom w:val="0"/>
      <w:divBdr>
        <w:top w:val="none" w:sz="0" w:space="0" w:color="auto"/>
        <w:left w:val="none" w:sz="0" w:space="0" w:color="auto"/>
        <w:bottom w:val="none" w:sz="0" w:space="0" w:color="auto"/>
        <w:right w:val="none" w:sz="0" w:space="0" w:color="auto"/>
      </w:divBdr>
    </w:div>
    <w:div w:id="446121394">
      <w:bodyDiv w:val="1"/>
      <w:marLeft w:val="0"/>
      <w:marRight w:val="0"/>
      <w:marTop w:val="0"/>
      <w:marBottom w:val="0"/>
      <w:divBdr>
        <w:top w:val="none" w:sz="0" w:space="0" w:color="auto"/>
        <w:left w:val="none" w:sz="0" w:space="0" w:color="auto"/>
        <w:bottom w:val="none" w:sz="0" w:space="0" w:color="auto"/>
        <w:right w:val="none" w:sz="0" w:space="0" w:color="auto"/>
      </w:divBdr>
      <w:divsChild>
        <w:div w:id="1829664293">
          <w:marLeft w:val="0"/>
          <w:marRight w:val="0"/>
          <w:marTop w:val="0"/>
          <w:marBottom w:val="0"/>
          <w:divBdr>
            <w:top w:val="none" w:sz="0" w:space="0" w:color="auto"/>
            <w:left w:val="none" w:sz="0" w:space="0" w:color="auto"/>
            <w:bottom w:val="none" w:sz="0" w:space="0" w:color="auto"/>
            <w:right w:val="none" w:sz="0" w:space="0" w:color="auto"/>
          </w:divBdr>
          <w:divsChild>
            <w:div w:id="903640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1846480">
      <w:bodyDiv w:val="1"/>
      <w:marLeft w:val="0"/>
      <w:marRight w:val="0"/>
      <w:marTop w:val="0"/>
      <w:marBottom w:val="0"/>
      <w:divBdr>
        <w:top w:val="none" w:sz="0" w:space="0" w:color="auto"/>
        <w:left w:val="none" w:sz="0" w:space="0" w:color="auto"/>
        <w:bottom w:val="none" w:sz="0" w:space="0" w:color="auto"/>
        <w:right w:val="none" w:sz="0" w:space="0" w:color="auto"/>
      </w:divBdr>
      <w:divsChild>
        <w:div w:id="1011494469">
          <w:marLeft w:val="0"/>
          <w:marRight w:val="0"/>
          <w:marTop w:val="0"/>
          <w:marBottom w:val="0"/>
          <w:divBdr>
            <w:top w:val="none" w:sz="0" w:space="0" w:color="auto"/>
            <w:left w:val="none" w:sz="0" w:space="0" w:color="auto"/>
            <w:bottom w:val="none" w:sz="0" w:space="0" w:color="auto"/>
            <w:right w:val="none" w:sz="0" w:space="0" w:color="auto"/>
          </w:divBdr>
        </w:div>
      </w:divsChild>
    </w:div>
    <w:div w:id="495540744">
      <w:bodyDiv w:val="1"/>
      <w:marLeft w:val="0"/>
      <w:marRight w:val="0"/>
      <w:marTop w:val="0"/>
      <w:marBottom w:val="0"/>
      <w:divBdr>
        <w:top w:val="none" w:sz="0" w:space="0" w:color="auto"/>
        <w:left w:val="none" w:sz="0" w:space="0" w:color="auto"/>
        <w:bottom w:val="none" w:sz="0" w:space="0" w:color="auto"/>
        <w:right w:val="none" w:sz="0" w:space="0" w:color="auto"/>
      </w:divBdr>
      <w:divsChild>
        <w:div w:id="1115519155">
          <w:marLeft w:val="0"/>
          <w:marRight w:val="0"/>
          <w:marTop w:val="0"/>
          <w:marBottom w:val="0"/>
          <w:divBdr>
            <w:top w:val="none" w:sz="0" w:space="0" w:color="auto"/>
            <w:left w:val="none" w:sz="0" w:space="0" w:color="auto"/>
            <w:bottom w:val="none" w:sz="0" w:space="0" w:color="auto"/>
            <w:right w:val="none" w:sz="0" w:space="0" w:color="auto"/>
          </w:divBdr>
          <w:divsChild>
            <w:div w:id="884875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397774">
      <w:bodyDiv w:val="1"/>
      <w:marLeft w:val="0"/>
      <w:marRight w:val="0"/>
      <w:marTop w:val="0"/>
      <w:marBottom w:val="0"/>
      <w:divBdr>
        <w:top w:val="none" w:sz="0" w:space="0" w:color="auto"/>
        <w:left w:val="none" w:sz="0" w:space="0" w:color="auto"/>
        <w:bottom w:val="none" w:sz="0" w:space="0" w:color="auto"/>
        <w:right w:val="none" w:sz="0" w:space="0" w:color="auto"/>
      </w:divBdr>
      <w:divsChild>
        <w:div w:id="166679400">
          <w:marLeft w:val="0"/>
          <w:marRight w:val="0"/>
          <w:marTop w:val="0"/>
          <w:marBottom w:val="0"/>
          <w:divBdr>
            <w:top w:val="none" w:sz="0" w:space="0" w:color="auto"/>
            <w:left w:val="none" w:sz="0" w:space="0" w:color="auto"/>
            <w:bottom w:val="single" w:sz="6" w:space="0" w:color="111111"/>
            <w:right w:val="none" w:sz="0" w:space="0" w:color="auto"/>
          </w:divBdr>
        </w:div>
        <w:div w:id="1524637380">
          <w:marLeft w:val="0"/>
          <w:marRight w:val="0"/>
          <w:marTop w:val="0"/>
          <w:marBottom w:val="0"/>
          <w:divBdr>
            <w:top w:val="none" w:sz="0" w:space="0" w:color="auto"/>
            <w:left w:val="none" w:sz="0" w:space="0" w:color="auto"/>
            <w:bottom w:val="single" w:sz="6" w:space="0" w:color="111111"/>
            <w:right w:val="none" w:sz="0" w:space="0" w:color="auto"/>
          </w:divBdr>
        </w:div>
        <w:div w:id="1481532430">
          <w:marLeft w:val="0"/>
          <w:marRight w:val="0"/>
          <w:marTop w:val="0"/>
          <w:marBottom w:val="0"/>
          <w:divBdr>
            <w:top w:val="none" w:sz="0" w:space="0" w:color="auto"/>
            <w:left w:val="none" w:sz="0" w:space="0" w:color="auto"/>
            <w:bottom w:val="single" w:sz="6" w:space="0" w:color="111111"/>
            <w:right w:val="none" w:sz="0" w:space="0" w:color="auto"/>
          </w:divBdr>
        </w:div>
        <w:div w:id="1486044545">
          <w:marLeft w:val="0"/>
          <w:marRight w:val="0"/>
          <w:marTop w:val="240"/>
          <w:marBottom w:val="240"/>
          <w:divBdr>
            <w:top w:val="none" w:sz="0" w:space="0" w:color="auto"/>
            <w:left w:val="none" w:sz="0" w:space="0" w:color="auto"/>
            <w:bottom w:val="none" w:sz="0" w:space="0" w:color="auto"/>
            <w:right w:val="none" w:sz="0" w:space="0" w:color="auto"/>
          </w:divBdr>
          <w:divsChild>
            <w:div w:id="56364886">
              <w:marLeft w:val="-225"/>
              <w:marRight w:val="-225"/>
              <w:marTop w:val="0"/>
              <w:marBottom w:val="0"/>
              <w:divBdr>
                <w:top w:val="none" w:sz="0" w:space="0" w:color="auto"/>
                <w:left w:val="none" w:sz="0" w:space="0" w:color="auto"/>
                <w:bottom w:val="none" w:sz="0" w:space="0" w:color="auto"/>
                <w:right w:val="none" w:sz="0" w:space="0" w:color="auto"/>
              </w:divBdr>
              <w:divsChild>
                <w:div w:id="2033997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444017">
      <w:bodyDiv w:val="1"/>
      <w:marLeft w:val="0"/>
      <w:marRight w:val="0"/>
      <w:marTop w:val="0"/>
      <w:marBottom w:val="0"/>
      <w:divBdr>
        <w:top w:val="none" w:sz="0" w:space="0" w:color="auto"/>
        <w:left w:val="none" w:sz="0" w:space="0" w:color="auto"/>
        <w:bottom w:val="none" w:sz="0" w:space="0" w:color="auto"/>
        <w:right w:val="none" w:sz="0" w:space="0" w:color="auto"/>
      </w:divBdr>
      <w:divsChild>
        <w:div w:id="2071536863">
          <w:marLeft w:val="0"/>
          <w:marRight w:val="0"/>
          <w:marTop w:val="0"/>
          <w:marBottom w:val="0"/>
          <w:divBdr>
            <w:top w:val="none" w:sz="0" w:space="0" w:color="auto"/>
            <w:left w:val="none" w:sz="0" w:space="0" w:color="auto"/>
            <w:bottom w:val="none" w:sz="0" w:space="0" w:color="auto"/>
            <w:right w:val="none" w:sz="0" w:space="0" w:color="auto"/>
          </w:divBdr>
          <w:divsChild>
            <w:div w:id="24315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3384638">
      <w:bodyDiv w:val="1"/>
      <w:marLeft w:val="0"/>
      <w:marRight w:val="0"/>
      <w:marTop w:val="0"/>
      <w:marBottom w:val="0"/>
      <w:divBdr>
        <w:top w:val="none" w:sz="0" w:space="0" w:color="auto"/>
        <w:left w:val="none" w:sz="0" w:space="0" w:color="auto"/>
        <w:bottom w:val="none" w:sz="0" w:space="0" w:color="auto"/>
        <w:right w:val="none" w:sz="0" w:space="0" w:color="auto"/>
      </w:divBdr>
      <w:divsChild>
        <w:div w:id="878973287">
          <w:marLeft w:val="0"/>
          <w:marRight w:val="0"/>
          <w:marTop w:val="0"/>
          <w:marBottom w:val="0"/>
          <w:divBdr>
            <w:top w:val="none" w:sz="0" w:space="0" w:color="auto"/>
            <w:left w:val="none" w:sz="0" w:space="0" w:color="auto"/>
            <w:bottom w:val="none" w:sz="0" w:space="0" w:color="auto"/>
            <w:right w:val="none" w:sz="0" w:space="0" w:color="auto"/>
          </w:divBdr>
          <w:divsChild>
            <w:div w:id="1061245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480844">
      <w:bodyDiv w:val="1"/>
      <w:marLeft w:val="0"/>
      <w:marRight w:val="0"/>
      <w:marTop w:val="0"/>
      <w:marBottom w:val="0"/>
      <w:divBdr>
        <w:top w:val="none" w:sz="0" w:space="0" w:color="auto"/>
        <w:left w:val="none" w:sz="0" w:space="0" w:color="auto"/>
        <w:bottom w:val="none" w:sz="0" w:space="0" w:color="auto"/>
        <w:right w:val="none" w:sz="0" w:space="0" w:color="auto"/>
      </w:divBdr>
      <w:divsChild>
        <w:div w:id="782845701">
          <w:marLeft w:val="0"/>
          <w:marRight w:val="0"/>
          <w:marTop w:val="240"/>
          <w:marBottom w:val="240"/>
          <w:divBdr>
            <w:top w:val="none" w:sz="0" w:space="0" w:color="auto"/>
            <w:left w:val="none" w:sz="0" w:space="0" w:color="auto"/>
            <w:bottom w:val="none" w:sz="0" w:space="0" w:color="auto"/>
            <w:right w:val="none" w:sz="0" w:space="0" w:color="auto"/>
          </w:divBdr>
          <w:divsChild>
            <w:div w:id="520749467">
              <w:marLeft w:val="-225"/>
              <w:marRight w:val="-225"/>
              <w:marTop w:val="0"/>
              <w:marBottom w:val="0"/>
              <w:divBdr>
                <w:top w:val="none" w:sz="0" w:space="0" w:color="auto"/>
                <w:left w:val="none" w:sz="0" w:space="0" w:color="auto"/>
                <w:bottom w:val="none" w:sz="0" w:space="0" w:color="auto"/>
                <w:right w:val="none" w:sz="0" w:space="0" w:color="auto"/>
              </w:divBdr>
              <w:divsChild>
                <w:div w:id="56291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580642">
      <w:bodyDiv w:val="1"/>
      <w:marLeft w:val="0"/>
      <w:marRight w:val="0"/>
      <w:marTop w:val="0"/>
      <w:marBottom w:val="0"/>
      <w:divBdr>
        <w:top w:val="none" w:sz="0" w:space="0" w:color="auto"/>
        <w:left w:val="none" w:sz="0" w:space="0" w:color="auto"/>
        <w:bottom w:val="none" w:sz="0" w:space="0" w:color="auto"/>
        <w:right w:val="none" w:sz="0" w:space="0" w:color="auto"/>
      </w:divBdr>
      <w:divsChild>
        <w:div w:id="1674184031">
          <w:marLeft w:val="0"/>
          <w:marRight w:val="0"/>
          <w:marTop w:val="0"/>
          <w:marBottom w:val="0"/>
          <w:divBdr>
            <w:top w:val="none" w:sz="0" w:space="0" w:color="auto"/>
            <w:left w:val="none" w:sz="0" w:space="0" w:color="auto"/>
            <w:bottom w:val="none" w:sz="0" w:space="0" w:color="auto"/>
            <w:right w:val="none" w:sz="0" w:space="0" w:color="auto"/>
          </w:divBdr>
        </w:div>
      </w:divsChild>
    </w:div>
    <w:div w:id="739838331">
      <w:bodyDiv w:val="1"/>
      <w:marLeft w:val="0"/>
      <w:marRight w:val="0"/>
      <w:marTop w:val="0"/>
      <w:marBottom w:val="0"/>
      <w:divBdr>
        <w:top w:val="none" w:sz="0" w:space="0" w:color="auto"/>
        <w:left w:val="none" w:sz="0" w:space="0" w:color="auto"/>
        <w:bottom w:val="none" w:sz="0" w:space="0" w:color="auto"/>
        <w:right w:val="none" w:sz="0" w:space="0" w:color="auto"/>
      </w:divBdr>
      <w:divsChild>
        <w:div w:id="647711654">
          <w:marLeft w:val="0"/>
          <w:marRight w:val="0"/>
          <w:marTop w:val="0"/>
          <w:marBottom w:val="0"/>
          <w:divBdr>
            <w:top w:val="none" w:sz="0" w:space="0" w:color="auto"/>
            <w:left w:val="none" w:sz="0" w:space="0" w:color="auto"/>
            <w:bottom w:val="none" w:sz="0" w:space="0" w:color="auto"/>
            <w:right w:val="none" w:sz="0" w:space="0" w:color="auto"/>
          </w:divBdr>
          <w:divsChild>
            <w:div w:id="621765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616370">
      <w:bodyDiv w:val="1"/>
      <w:marLeft w:val="0"/>
      <w:marRight w:val="0"/>
      <w:marTop w:val="0"/>
      <w:marBottom w:val="0"/>
      <w:divBdr>
        <w:top w:val="none" w:sz="0" w:space="0" w:color="auto"/>
        <w:left w:val="none" w:sz="0" w:space="0" w:color="auto"/>
        <w:bottom w:val="none" w:sz="0" w:space="0" w:color="auto"/>
        <w:right w:val="none" w:sz="0" w:space="0" w:color="auto"/>
      </w:divBdr>
      <w:divsChild>
        <w:div w:id="803230674">
          <w:marLeft w:val="0"/>
          <w:marRight w:val="0"/>
          <w:marTop w:val="240"/>
          <w:marBottom w:val="240"/>
          <w:divBdr>
            <w:top w:val="none" w:sz="0" w:space="0" w:color="auto"/>
            <w:left w:val="none" w:sz="0" w:space="0" w:color="auto"/>
            <w:bottom w:val="none" w:sz="0" w:space="0" w:color="auto"/>
            <w:right w:val="none" w:sz="0" w:space="0" w:color="auto"/>
          </w:divBdr>
          <w:divsChild>
            <w:div w:id="2066177215">
              <w:marLeft w:val="-225"/>
              <w:marRight w:val="-225"/>
              <w:marTop w:val="0"/>
              <w:marBottom w:val="0"/>
              <w:divBdr>
                <w:top w:val="none" w:sz="0" w:space="0" w:color="auto"/>
                <w:left w:val="none" w:sz="0" w:space="0" w:color="auto"/>
                <w:bottom w:val="none" w:sz="0" w:space="0" w:color="auto"/>
                <w:right w:val="none" w:sz="0" w:space="0" w:color="auto"/>
              </w:divBdr>
              <w:divsChild>
                <w:div w:id="1272512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458492">
      <w:bodyDiv w:val="1"/>
      <w:marLeft w:val="0"/>
      <w:marRight w:val="0"/>
      <w:marTop w:val="0"/>
      <w:marBottom w:val="0"/>
      <w:divBdr>
        <w:top w:val="none" w:sz="0" w:space="0" w:color="auto"/>
        <w:left w:val="none" w:sz="0" w:space="0" w:color="auto"/>
        <w:bottom w:val="none" w:sz="0" w:space="0" w:color="auto"/>
        <w:right w:val="none" w:sz="0" w:space="0" w:color="auto"/>
      </w:divBdr>
      <w:divsChild>
        <w:div w:id="373896637">
          <w:marLeft w:val="0"/>
          <w:marRight w:val="0"/>
          <w:marTop w:val="240"/>
          <w:marBottom w:val="240"/>
          <w:divBdr>
            <w:top w:val="none" w:sz="0" w:space="0" w:color="auto"/>
            <w:left w:val="none" w:sz="0" w:space="0" w:color="auto"/>
            <w:bottom w:val="none" w:sz="0" w:space="0" w:color="auto"/>
            <w:right w:val="none" w:sz="0" w:space="0" w:color="auto"/>
          </w:divBdr>
          <w:divsChild>
            <w:div w:id="730349186">
              <w:marLeft w:val="-225"/>
              <w:marRight w:val="-225"/>
              <w:marTop w:val="0"/>
              <w:marBottom w:val="0"/>
              <w:divBdr>
                <w:top w:val="none" w:sz="0" w:space="0" w:color="auto"/>
                <w:left w:val="none" w:sz="0" w:space="0" w:color="auto"/>
                <w:bottom w:val="none" w:sz="0" w:space="0" w:color="auto"/>
                <w:right w:val="none" w:sz="0" w:space="0" w:color="auto"/>
              </w:divBdr>
              <w:divsChild>
                <w:div w:id="325399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851735">
      <w:bodyDiv w:val="1"/>
      <w:marLeft w:val="0"/>
      <w:marRight w:val="0"/>
      <w:marTop w:val="0"/>
      <w:marBottom w:val="0"/>
      <w:divBdr>
        <w:top w:val="none" w:sz="0" w:space="0" w:color="auto"/>
        <w:left w:val="none" w:sz="0" w:space="0" w:color="auto"/>
        <w:bottom w:val="none" w:sz="0" w:space="0" w:color="auto"/>
        <w:right w:val="none" w:sz="0" w:space="0" w:color="auto"/>
      </w:divBdr>
    </w:div>
    <w:div w:id="978268183">
      <w:bodyDiv w:val="1"/>
      <w:marLeft w:val="0"/>
      <w:marRight w:val="0"/>
      <w:marTop w:val="0"/>
      <w:marBottom w:val="0"/>
      <w:divBdr>
        <w:top w:val="none" w:sz="0" w:space="0" w:color="auto"/>
        <w:left w:val="none" w:sz="0" w:space="0" w:color="auto"/>
        <w:bottom w:val="none" w:sz="0" w:space="0" w:color="auto"/>
        <w:right w:val="none" w:sz="0" w:space="0" w:color="auto"/>
      </w:divBdr>
      <w:divsChild>
        <w:div w:id="1775124826">
          <w:marLeft w:val="0"/>
          <w:marRight w:val="0"/>
          <w:marTop w:val="0"/>
          <w:marBottom w:val="0"/>
          <w:divBdr>
            <w:top w:val="none" w:sz="0" w:space="0" w:color="auto"/>
            <w:left w:val="none" w:sz="0" w:space="0" w:color="auto"/>
            <w:bottom w:val="none" w:sz="0" w:space="0" w:color="auto"/>
            <w:right w:val="none" w:sz="0" w:space="0" w:color="auto"/>
          </w:divBdr>
        </w:div>
      </w:divsChild>
    </w:div>
    <w:div w:id="1047491477">
      <w:bodyDiv w:val="1"/>
      <w:marLeft w:val="0"/>
      <w:marRight w:val="0"/>
      <w:marTop w:val="0"/>
      <w:marBottom w:val="0"/>
      <w:divBdr>
        <w:top w:val="none" w:sz="0" w:space="0" w:color="auto"/>
        <w:left w:val="none" w:sz="0" w:space="0" w:color="auto"/>
        <w:bottom w:val="none" w:sz="0" w:space="0" w:color="auto"/>
        <w:right w:val="none" w:sz="0" w:space="0" w:color="auto"/>
      </w:divBdr>
      <w:divsChild>
        <w:div w:id="859470272">
          <w:marLeft w:val="0"/>
          <w:marRight w:val="0"/>
          <w:marTop w:val="0"/>
          <w:marBottom w:val="0"/>
          <w:divBdr>
            <w:top w:val="none" w:sz="0" w:space="0" w:color="auto"/>
            <w:left w:val="none" w:sz="0" w:space="0" w:color="auto"/>
            <w:bottom w:val="single" w:sz="6" w:space="0" w:color="111111"/>
            <w:right w:val="none" w:sz="0" w:space="0" w:color="auto"/>
          </w:divBdr>
        </w:div>
        <w:div w:id="1991328529">
          <w:marLeft w:val="0"/>
          <w:marRight w:val="0"/>
          <w:marTop w:val="0"/>
          <w:marBottom w:val="0"/>
          <w:divBdr>
            <w:top w:val="none" w:sz="0" w:space="0" w:color="auto"/>
            <w:left w:val="none" w:sz="0" w:space="0" w:color="auto"/>
            <w:bottom w:val="single" w:sz="6" w:space="0" w:color="111111"/>
            <w:right w:val="none" w:sz="0" w:space="0" w:color="auto"/>
          </w:divBdr>
        </w:div>
        <w:div w:id="170606546">
          <w:marLeft w:val="0"/>
          <w:marRight w:val="0"/>
          <w:marTop w:val="0"/>
          <w:marBottom w:val="0"/>
          <w:divBdr>
            <w:top w:val="none" w:sz="0" w:space="0" w:color="auto"/>
            <w:left w:val="none" w:sz="0" w:space="0" w:color="auto"/>
            <w:bottom w:val="single" w:sz="6" w:space="0" w:color="111111"/>
            <w:right w:val="none" w:sz="0" w:space="0" w:color="auto"/>
          </w:divBdr>
        </w:div>
        <w:div w:id="215943857">
          <w:marLeft w:val="0"/>
          <w:marRight w:val="0"/>
          <w:marTop w:val="240"/>
          <w:marBottom w:val="240"/>
          <w:divBdr>
            <w:top w:val="none" w:sz="0" w:space="0" w:color="auto"/>
            <w:left w:val="none" w:sz="0" w:space="0" w:color="auto"/>
            <w:bottom w:val="none" w:sz="0" w:space="0" w:color="auto"/>
            <w:right w:val="none" w:sz="0" w:space="0" w:color="auto"/>
          </w:divBdr>
          <w:divsChild>
            <w:div w:id="372198395">
              <w:marLeft w:val="-225"/>
              <w:marRight w:val="-225"/>
              <w:marTop w:val="0"/>
              <w:marBottom w:val="0"/>
              <w:divBdr>
                <w:top w:val="none" w:sz="0" w:space="0" w:color="auto"/>
                <w:left w:val="none" w:sz="0" w:space="0" w:color="auto"/>
                <w:bottom w:val="none" w:sz="0" w:space="0" w:color="auto"/>
                <w:right w:val="none" w:sz="0" w:space="0" w:color="auto"/>
              </w:divBdr>
              <w:divsChild>
                <w:div w:id="117881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4933285">
      <w:bodyDiv w:val="1"/>
      <w:marLeft w:val="0"/>
      <w:marRight w:val="0"/>
      <w:marTop w:val="0"/>
      <w:marBottom w:val="0"/>
      <w:divBdr>
        <w:top w:val="none" w:sz="0" w:space="0" w:color="auto"/>
        <w:left w:val="none" w:sz="0" w:space="0" w:color="auto"/>
        <w:bottom w:val="none" w:sz="0" w:space="0" w:color="auto"/>
        <w:right w:val="none" w:sz="0" w:space="0" w:color="auto"/>
      </w:divBdr>
      <w:divsChild>
        <w:div w:id="288780324">
          <w:marLeft w:val="0"/>
          <w:marRight w:val="0"/>
          <w:marTop w:val="0"/>
          <w:marBottom w:val="0"/>
          <w:divBdr>
            <w:top w:val="none" w:sz="0" w:space="0" w:color="auto"/>
            <w:left w:val="none" w:sz="0" w:space="0" w:color="auto"/>
            <w:bottom w:val="none" w:sz="0" w:space="0" w:color="auto"/>
            <w:right w:val="none" w:sz="0" w:space="0" w:color="auto"/>
          </w:divBdr>
          <w:divsChild>
            <w:div w:id="1029527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687213">
      <w:bodyDiv w:val="1"/>
      <w:marLeft w:val="0"/>
      <w:marRight w:val="0"/>
      <w:marTop w:val="0"/>
      <w:marBottom w:val="0"/>
      <w:divBdr>
        <w:top w:val="none" w:sz="0" w:space="0" w:color="auto"/>
        <w:left w:val="none" w:sz="0" w:space="0" w:color="auto"/>
        <w:bottom w:val="none" w:sz="0" w:space="0" w:color="auto"/>
        <w:right w:val="none" w:sz="0" w:space="0" w:color="auto"/>
      </w:divBdr>
      <w:divsChild>
        <w:div w:id="1980501595">
          <w:marLeft w:val="0"/>
          <w:marRight w:val="0"/>
          <w:marTop w:val="0"/>
          <w:marBottom w:val="0"/>
          <w:divBdr>
            <w:top w:val="none" w:sz="0" w:space="0" w:color="auto"/>
            <w:left w:val="none" w:sz="0" w:space="0" w:color="auto"/>
            <w:bottom w:val="none" w:sz="0" w:space="0" w:color="auto"/>
            <w:right w:val="none" w:sz="0" w:space="0" w:color="auto"/>
          </w:divBdr>
        </w:div>
      </w:divsChild>
    </w:div>
    <w:div w:id="1152403360">
      <w:bodyDiv w:val="1"/>
      <w:marLeft w:val="0"/>
      <w:marRight w:val="0"/>
      <w:marTop w:val="0"/>
      <w:marBottom w:val="0"/>
      <w:divBdr>
        <w:top w:val="none" w:sz="0" w:space="0" w:color="auto"/>
        <w:left w:val="none" w:sz="0" w:space="0" w:color="auto"/>
        <w:bottom w:val="none" w:sz="0" w:space="0" w:color="auto"/>
        <w:right w:val="none" w:sz="0" w:space="0" w:color="auto"/>
      </w:divBdr>
      <w:divsChild>
        <w:div w:id="1440493903">
          <w:marLeft w:val="0"/>
          <w:marRight w:val="0"/>
          <w:marTop w:val="0"/>
          <w:marBottom w:val="0"/>
          <w:divBdr>
            <w:top w:val="none" w:sz="0" w:space="0" w:color="auto"/>
            <w:left w:val="none" w:sz="0" w:space="0" w:color="auto"/>
            <w:bottom w:val="none" w:sz="0" w:space="0" w:color="auto"/>
            <w:right w:val="none" w:sz="0" w:space="0" w:color="auto"/>
          </w:divBdr>
          <w:divsChild>
            <w:div w:id="689986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3007941">
      <w:bodyDiv w:val="1"/>
      <w:marLeft w:val="0"/>
      <w:marRight w:val="0"/>
      <w:marTop w:val="0"/>
      <w:marBottom w:val="0"/>
      <w:divBdr>
        <w:top w:val="none" w:sz="0" w:space="0" w:color="auto"/>
        <w:left w:val="none" w:sz="0" w:space="0" w:color="auto"/>
        <w:bottom w:val="none" w:sz="0" w:space="0" w:color="auto"/>
        <w:right w:val="none" w:sz="0" w:space="0" w:color="auto"/>
      </w:divBdr>
    </w:div>
    <w:div w:id="1249538221">
      <w:bodyDiv w:val="1"/>
      <w:marLeft w:val="0"/>
      <w:marRight w:val="0"/>
      <w:marTop w:val="0"/>
      <w:marBottom w:val="0"/>
      <w:divBdr>
        <w:top w:val="none" w:sz="0" w:space="0" w:color="auto"/>
        <w:left w:val="none" w:sz="0" w:space="0" w:color="auto"/>
        <w:bottom w:val="none" w:sz="0" w:space="0" w:color="auto"/>
        <w:right w:val="none" w:sz="0" w:space="0" w:color="auto"/>
      </w:divBdr>
      <w:divsChild>
        <w:div w:id="751778959">
          <w:marLeft w:val="0"/>
          <w:marRight w:val="0"/>
          <w:marTop w:val="0"/>
          <w:marBottom w:val="0"/>
          <w:divBdr>
            <w:top w:val="none" w:sz="0" w:space="0" w:color="auto"/>
            <w:left w:val="none" w:sz="0" w:space="0" w:color="auto"/>
            <w:bottom w:val="none" w:sz="0" w:space="0" w:color="auto"/>
            <w:right w:val="none" w:sz="0" w:space="0" w:color="auto"/>
          </w:divBdr>
          <w:divsChild>
            <w:div w:id="1291012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867300">
      <w:bodyDiv w:val="1"/>
      <w:marLeft w:val="0"/>
      <w:marRight w:val="0"/>
      <w:marTop w:val="0"/>
      <w:marBottom w:val="0"/>
      <w:divBdr>
        <w:top w:val="none" w:sz="0" w:space="0" w:color="auto"/>
        <w:left w:val="none" w:sz="0" w:space="0" w:color="auto"/>
        <w:bottom w:val="none" w:sz="0" w:space="0" w:color="auto"/>
        <w:right w:val="none" w:sz="0" w:space="0" w:color="auto"/>
      </w:divBdr>
      <w:divsChild>
        <w:div w:id="1130980511">
          <w:marLeft w:val="0"/>
          <w:marRight w:val="0"/>
          <w:marTop w:val="240"/>
          <w:marBottom w:val="240"/>
          <w:divBdr>
            <w:top w:val="none" w:sz="0" w:space="0" w:color="auto"/>
            <w:left w:val="none" w:sz="0" w:space="0" w:color="auto"/>
            <w:bottom w:val="none" w:sz="0" w:space="0" w:color="auto"/>
            <w:right w:val="none" w:sz="0" w:space="0" w:color="auto"/>
          </w:divBdr>
          <w:divsChild>
            <w:div w:id="1723366630">
              <w:marLeft w:val="-225"/>
              <w:marRight w:val="-225"/>
              <w:marTop w:val="0"/>
              <w:marBottom w:val="0"/>
              <w:divBdr>
                <w:top w:val="none" w:sz="0" w:space="0" w:color="auto"/>
                <w:left w:val="none" w:sz="0" w:space="0" w:color="auto"/>
                <w:bottom w:val="none" w:sz="0" w:space="0" w:color="auto"/>
                <w:right w:val="none" w:sz="0" w:space="0" w:color="auto"/>
              </w:divBdr>
              <w:divsChild>
                <w:div w:id="116080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8174083">
      <w:bodyDiv w:val="1"/>
      <w:marLeft w:val="0"/>
      <w:marRight w:val="0"/>
      <w:marTop w:val="0"/>
      <w:marBottom w:val="0"/>
      <w:divBdr>
        <w:top w:val="none" w:sz="0" w:space="0" w:color="auto"/>
        <w:left w:val="none" w:sz="0" w:space="0" w:color="auto"/>
        <w:bottom w:val="none" w:sz="0" w:space="0" w:color="auto"/>
        <w:right w:val="none" w:sz="0" w:space="0" w:color="auto"/>
      </w:divBdr>
      <w:divsChild>
        <w:div w:id="1843818766">
          <w:marLeft w:val="0"/>
          <w:marRight w:val="0"/>
          <w:marTop w:val="0"/>
          <w:marBottom w:val="0"/>
          <w:divBdr>
            <w:top w:val="none" w:sz="0" w:space="0" w:color="auto"/>
            <w:left w:val="none" w:sz="0" w:space="0" w:color="auto"/>
            <w:bottom w:val="none" w:sz="0" w:space="0" w:color="auto"/>
            <w:right w:val="none" w:sz="0" w:space="0" w:color="auto"/>
          </w:divBdr>
        </w:div>
      </w:divsChild>
    </w:div>
    <w:div w:id="1297758787">
      <w:bodyDiv w:val="1"/>
      <w:marLeft w:val="0"/>
      <w:marRight w:val="0"/>
      <w:marTop w:val="0"/>
      <w:marBottom w:val="0"/>
      <w:divBdr>
        <w:top w:val="none" w:sz="0" w:space="0" w:color="auto"/>
        <w:left w:val="none" w:sz="0" w:space="0" w:color="auto"/>
        <w:bottom w:val="none" w:sz="0" w:space="0" w:color="auto"/>
        <w:right w:val="none" w:sz="0" w:space="0" w:color="auto"/>
      </w:divBdr>
      <w:divsChild>
        <w:div w:id="1062405849">
          <w:marLeft w:val="0"/>
          <w:marRight w:val="0"/>
          <w:marTop w:val="0"/>
          <w:marBottom w:val="0"/>
          <w:divBdr>
            <w:top w:val="none" w:sz="0" w:space="0" w:color="auto"/>
            <w:left w:val="none" w:sz="0" w:space="0" w:color="auto"/>
            <w:bottom w:val="none" w:sz="0" w:space="0" w:color="auto"/>
            <w:right w:val="none" w:sz="0" w:space="0" w:color="auto"/>
          </w:divBdr>
          <w:divsChild>
            <w:div w:id="13942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679461">
      <w:bodyDiv w:val="1"/>
      <w:marLeft w:val="0"/>
      <w:marRight w:val="0"/>
      <w:marTop w:val="0"/>
      <w:marBottom w:val="0"/>
      <w:divBdr>
        <w:top w:val="none" w:sz="0" w:space="0" w:color="auto"/>
        <w:left w:val="none" w:sz="0" w:space="0" w:color="auto"/>
        <w:bottom w:val="none" w:sz="0" w:space="0" w:color="auto"/>
        <w:right w:val="none" w:sz="0" w:space="0" w:color="auto"/>
      </w:divBdr>
      <w:divsChild>
        <w:div w:id="2041971868">
          <w:marLeft w:val="0"/>
          <w:marRight w:val="0"/>
          <w:marTop w:val="0"/>
          <w:marBottom w:val="0"/>
          <w:divBdr>
            <w:top w:val="none" w:sz="0" w:space="0" w:color="auto"/>
            <w:left w:val="none" w:sz="0" w:space="0" w:color="auto"/>
            <w:bottom w:val="none" w:sz="0" w:space="0" w:color="auto"/>
            <w:right w:val="none" w:sz="0" w:space="0" w:color="auto"/>
          </w:divBdr>
        </w:div>
      </w:divsChild>
    </w:div>
    <w:div w:id="1457330732">
      <w:bodyDiv w:val="1"/>
      <w:marLeft w:val="0"/>
      <w:marRight w:val="0"/>
      <w:marTop w:val="0"/>
      <w:marBottom w:val="0"/>
      <w:divBdr>
        <w:top w:val="none" w:sz="0" w:space="0" w:color="auto"/>
        <w:left w:val="none" w:sz="0" w:space="0" w:color="auto"/>
        <w:bottom w:val="none" w:sz="0" w:space="0" w:color="auto"/>
        <w:right w:val="none" w:sz="0" w:space="0" w:color="auto"/>
      </w:divBdr>
      <w:divsChild>
        <w:div w:id="826163634">
          <w:marLeft w:val="0"/>
          <w:marRight w:val="0"/>
          <w:marTop w:val="0"/>
          <w:marBottom w:val="0"/>
          <w:divBdr>
            <w:top w:val="none" w:sz="0" w:space="0" w:color="auto"/>
            <w:left w:val="none" w:sz="0" w:space="0" w:color="auto"/>
            <w:bottom w:val="none" w:sz="0" w:space="0" w:color="auto"/>
            <w:right w:val="none" w:sz="0" w:space="0" w:color="auto"/>
          </w:divBdr>
        </w:div>
      </w:divsChild>
    </w:div>
    <w:div w:id="1468476425">
      <w:bodyDiv w:val="1"/>
      <w:marLeft w:val="0"/>
      <w:marRight w:val="0"/>
      <w:marTop w:val="0"/>
      <w:marBottom w:val="0"/>
      <w:divBdr>
        <w:top w:val="none" w:sz="0" w:space="0" w:color="auto"/>
        <w:left w:val="none" w:sz="0" w:space="0" w:color="auto"/>
        <w:bottom w:val="none" w:sz="0" w:space="0" w:color="auto"/>
        <w:right w:val="none" w:sz="0" w:space="0" w:color="auto"/>
      </w:divBdr>
      <w:divsChild>
        <w:div w:id="427124050">
          <w:marLeft w:val="0"/>
          <w:marRight w:val="0"/>
          <w:marTop w:val="0"/>
          <w:marBottom w:val="0"/>
          <w:divBdr>
            <w:top w:val="none" w:sz="0" w:space="0" w:color="auto"/>
            <w:left w:val="none" w:sz="0" w:space="0" w:color="auto"/>
            <w:bottom w:val="single" w:sz="6" w:space="0" w:color="111111"/>
            <w:right w:val="none" w:sz="0" w:space="0" w:color="auto"/>
          </w:divBdr>
        </w:div>
        <w:div w:id="605577791">
          <w:marLeft w:val="0"/>
          <w:marRight w:val="0"/>
          <w:marTop w:val="0"/>
          <w:marBottom w:val="0"/>
          <w:divBdr>
            <w:top w:val="none" w:sz="0" w:space="0" w:color="auto"/>
            <w:left w:val="none" w:sz="0" w:space="0" w:color="auto"/>
            <w:bottom w:val="single" w:sz="6" w:space="0" w:color="111111"/>
            <w:right w:val="none" w:sz="0" w:space="0" w:color="auto"/>
          </w:divBdr>
        </w:div>
        <w:div w:id="645940298">
          <w:marLeft w:val="0"/>
          <w:marRight w:val="0"/>
          <w:marTop w:val="0"/>
          <w:marBottom w:val="0"/>
          <w:divBdr>
            <w:top w:val="none" w:sz="0" w:space="0" w:color="auto"/>
            <w:left w:val="none" w:sz="0" w:space="0" w:color="auto"/>
            <w:bottom w:val="single" w:sz="6" w:space="0" w:color="111111"/>
            <w:right w:val="none" w:sz="0" w:space="0" w:color="auto"/>
          </w:divBdr>
        </w:div>
        <w:div w:id="1316761322">
          <w:marLeft w:val="0"/>
          <w:marRight w:val="0"/>
          <w:marTop w:val="240"/>
          <w:marBottom w:val="240"/>
          <w:divBdr>
            <w:top w:val="none" w:sz="0" w:space="0" w:color="auto"/>
            <w:left w:val="none" w:sz="0" w:space="0" w:color="auto"/>
            <w:bottom w:val="none" w:sz="0" w:space="0" w:color="auto"/>
            <w:right w:val="none" w:sz="0" w:space="0" w:color="auto"/>
          </w:divBdr>
          <w:divsChild>
            <w:div w:id="162159968">
              <w:marLeft w:val="-225"/>
              <w:marRight w:val="-225"/>
              <w:marTop w:val="0"/>
              <w:marBottom w:val="0"/>
              <w:divBdr>
                <w:top w:val="none" w:sz="0" w:space="0" w:color="auto"/>
                <w:left w:val="none" w:sz="0" w:space="0" w:color="auto"/>
                <w:bottom w:val="none" w:sz="0" w:space="0" w:color="auto"/>
                <w:right w:val="none" w:sz="0" w:space="0" w:color="auto"/>
              </w:divBdr>
              <w:divsChild>
                <w:div w:id="1647776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0296216">
      <w:bodyDiv w:val="1"/>
      <w:marLeft w:val="0"/>
      <w:marRight w:val="0"/>
      <w:marTop w:val="0"/>
      <w:marBottom w:val="0"/>
      <w:divBdr>
        <w:top w:val="none" w:sz="0" w:space="0" w:color="auto"/>
        <w:left w:val="none" w:sz="0" w:space="0" w:color="auto"/>
        <w:bottom w:val="none" w:sz="0" w:space="0" w:color="auto"/>
        <w:right w:val="none" w:sz="0" w:space="0" w:color="auto"/>
      </w:divBdr>
      <w:divsChild>
        <w:div w:id="826748510">
          <w:marLeft w:val="0"/>
          <w:marRight w:val="0"/>
          <w:marTop w:val="0"/>
          <w:marBottom w:val="0"/>
          <w:divBdr>
            <w:top w:val="none" w:sz="0" w:space="0" w:color="auto"/>
            <w:left w:val="none" w:sz="0" w:space="0" w:color="auto"/>
            <w:bottom w:val="none" w:sz="0" w:space="0" w:color="auto"/>
            <w:right w:val="none" w:sz="0" w:space="0" w:color="auto"/>
          </w:divBdr>
          <w:divsChild>
            <w:div w:id="1738748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515422">
      <w:bodyDiv w:val="1"/>
      <w:marLeft w:val="0"/>
      <w:marRight w:val="0"/>
      <w:marTop w:val="0"/>
      <w:marBottom w:val="0"/>
      <w:divBdr>
        <w:top w:val="none" w:sz="0" w:space="0" w:color="auto"/>
        <w:left w:val="none" w:sz="0" w:space="0" w:color="auto"/>
        <w:bottom w:val="none" w:sz="0" w:space="0" w:color="auto"/>
        <w:right w:val="none" w:sz="0" w:space="0" w:color="auto"/>
      </w:divBdr>
    </w:div>
    <w:div w:id="1567253365">
      <w:bodyDiv w:val="1"/>
      <w:marLeft w:val="0"/>
      <w:marRight w:val="0"/>
      <w:marTop w:val="0"/>
      <w:marBottom w:val="0"/>
      <w:divBdr>
        <w:top w:val="none" w:sz="0" w:space="0" w:color="auto"/>
        <w:left w:val="none" w:sz="0" w:space="0" w:color="auto"/>
        <w:bottom w:val="none" w:sz="0" w:space="0" w:color="auto"/>
        <w:right w:val="none" w:sz="0" w:space="0" w:color="auto"/>
      </w:divBdr>
      <w:divsChild>
        <w:div w:id="287201582">
          <w:marLeft w:val="0"/>
          <w:marRight w:val="0"/>
          <w:marTop w:val="0"/>
          <w:marBottom w:val="0"/>
          <w:divBdr>
            <w:top w:val="none" w:sz="0" w:space="0" w:color="auto"/>
            <w:left w:val="none" w:sz="0" w:space="0" w:color="auto"/>
            <w:bottom w:val="none" w:sz="0" w:space="0" w:color="auto"/>
            <w:right w:val="none" w:sz="0" w:space="0" w:color="auto"/>
          </w:divBdr>
          <w:divsChild>
            <w:div w:id="637951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3461477">
      <w:bodyDiv w:val="1"/>
      <w:marLeft w:val="0"/>
      <w:marRight w:val="0"/>
      <w:marTop w:val="0"/>
      <w:marBottom w:val="0"/>
      <w:divBdr>
        <w:top w:val="none" w:sz="0" w:space="0" w:color="auto"/>
        <w:left w:val="none" w:sz="0" w:space="0" w:color="auto"/>
        <w:bottom w:val="none" w:sz="0" w:space="0" w:color="auto"/>
        <w:right w:val="none" w:sz="0" w:space="0" w:color="auto"/>
      </w:divBdr>
      <w:divsChild>
        <w:div w:id="422920249">
          <w:marLeft w:val="0"/>
          <w:marRight w:val="0"/>
          <w:marTop w:val="0"/>
          <w:marBottom w:val="0"/>
          <w:divBdr>
            <w:top w:val="none" w:sz="0" w:space="0" w:color="auto"/>
            <w:left w:val="none" w:sz="0" w:space="0" w:color="auto"/>
            <w:bottom w:val="none" w:sz="0" w:space="0" w:color="auto"/>
            <w:right w:val="none" w:sz="0" w:space="0" w:color="auto"/>
          </w:divBdr>
        </w:div>
      </w:divsChild>
    </w:div>
    <w:div w:id="1657175945">
      <w:bodyDiv w:val="1"/>
      <w:marLeft w:val="0"/>
      <w:marRight w:val="0"/>
      <w:marTop w:val="0"/>
      <w:marBottom w:val="0"/>
      <w:divBdr>
        <w:top w:val="none" w:sz="0" w:space="0" w:color="auto"/>
        <w:left w:val="none" w:sz="0" w:space="0" w:color="auto"/>
        <w:bottom w:val="none" w:sz="0" w:space="0" w:color="auto"/>
        <w:right w:val="none" w:sz="0" w:space="0" w:color="auto"/>
      </w:divBdr>
      <w:divsChild>
        <w:div w:id="1585604187">
          <w:marLeft w:val="0"/>
          <w:marRight w:val="0"/>
          <w:marTop w:val="0"/>
          <w:marBottom w:val="0"/>
          <w:divBdr>
            <w:top w:val="none" w:sz="0" w:space="0" w:color="auto"/>
            <w:left w:val="none" w:sz="0" w:space="0" w:color="auto"/>
            <w:bottom w:val="none" w:sz="0" w:space="0" w:color="auto"/>
            <w:right w:val="none" w:sz="0" w:space="0" w:color="auto"/>
          </w:divBdr>
          <w:divsChild>
            <w:div w:id="1829521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8667292">
      <w:bodyDiv w:val="1"/>
      <w:marLeft w:val="0"/>
      <w:marRight w:val="0"/>
      <w:marTop w:val="0"/>
      <w:marBottom w:val="0"/>
      <w:divBdr>
        <w:top w:val="none" w:sz="0" w:space="0" w:color="auto"/>
        <w:left w:val="none" w:sz="0" w:space="0" w:color="auto"/>
        <w:bottom w:val="none" w:sz="0" w:space="0" w:color="auto"/>
        <w:right w:val="none" w:sz="0" w:space="0" w:color="auto"/>
      </w:divBdr>
      <w:divsChild>
        <w:div w:id="649863510">
          <w:marLeft w:val="0"/>
          <w:marRight w:val="0"/>
          <w:marTop w:val="0"/>
          <w:marBottom w:val="0"/>
          <w:divBdr>
            <w:top w:val="none" w:sz="0" w:space="0" w:color="auto"/>
            <w:left w:val="none" w:sz="0" w:space="0" w:color="auto"/>
            <w:bottom w:val="none" w:sz="0" w:space="0" w:color="auto"/>
            <w:right w:val="none" w:sz="0" w:space="0" w:color="auto"/>
          </w:divBdr>
        </w:div>
      </w:divsChild>
    </w:div>
    <w:div w:id="1864904276">
      <w:bodyDiv w:val="1"/>
      <w:marLeft w:val="0"/>
      <w:marRight w:val="0"/>
      <w:marTop w:val="0"/>
      <w:marBottom w:val="0"/>
      <w:divBdr>
        <w:top w:val="none" w:sz="0" w:space="0" w:color="auto"/>
        <w:left w:val="none" w:sz="0" w:space="0" w:color="auto"/>
        <w:bottom w:val="none" w:sz="0" w:space="0" w:color="auto"/>
        <w:right w:val="none" w:sz="0" w:space="0" w:color="auto"/>
      </w:divBdr>
      <w:divsChild>
        <w:div w:id="506791082">
          <w:marLeft w:val="0"/>
          <w:marRight w:val="0"/>
          <w:marTop w:val="0"/>
          <w:marBottom w:val="0"/>
          <w:divBdr>
            <w:top w:val="none" w:sz="0" w:space="0" w:color="auto"/>
            <w:left w:val="none" w:sz="0" w:space="0" w:color="auto"/>
            <w:bottom w:val="none" w:sz="0" w:space="0" w:color="auto"/>
            <w:right w:val="none" w:sz="0" w:space="0" w:color="auto"/>
          </w:divBdr>
          <w:divsChild>
            <w:div w:id="1661078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600008">
      <w:bodyDiv w:val="1"/>
      <w:marLeft w:val="0"/>
      <w:marRight w:val="0"/>
      <w:marTop w:val="0"/>
      <w:marBottom w:val="0"/>
      <w:divBdr>
        <w:top w:val="none" w:sz="0" w:space="0" w:color="auto"/>
        <w:left w:val="none" w:sz="0" w:space="0" w:color="auto"/>
        <w:bottom w:val="none" w:sz="0" w:space="0" w:color="auto"/>
        <w:right w:val="none" w:sz="0" w:space="0" w:color="auto"/>
      </w:divBdr>
      <w:divsChild>
        <w:div w:id="325014350">
          <w:marLeft w:val="0"/>
          <w:marRight w:val="0"/>
          <w:marTop w:val="0"/>
          <w:marBottom w:val="0"/>
          <w:divBdr>
            <w:top w:val="none" w:sz="0" w:space="0" w:color="auto"/>
            <w:left w:val="none" w:sz="0" w:space="0" w:color="auto"/>
            <w:bottom w:val="none" w:sz="0" w:space="0" w:color="auto"/>
            <w:right w:val="none" w:sz="0" w:space="0" w:color="auto"/>
          </w:divBdr>
          <w:divsChild>
            <w:div w:id="939263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740705">
      <w:bodyDiv w:val="1"/>
      <w:marLeft w:val="0"/>
      <w:marRight w:val="0"/>
      <w:marTop w:val="0"/>
      <w:marBottom w:val="0"/>
      <w:divBdr>
        <w:top w:val="none" w:sz="0" w:space="0" w:color="auto"/>
        <w:left w:val="none" w:sz="0" w:space="0" w:color="auto"/>
        <w:bottom w:val="none" w:sz="0" w:space="0" w:color="auto"/>
        <w:right w:val="none" w:sz="0" w:space="0" w:color="auto"/>
      </w:divBdr>
      <w:divsChild>
        <w:div w:id="264536033">
          <w:marLeft w:val="0"/>
          <w:marRight w:val="0"/>
          <w:marTop w:val="0"/>
          <w:marBottom w:val="0"/>
          <w:divBdr>
            <w:top w:val="none" w:sz="0" w:space="0" w:color="auto"/>
            <w:left w:val="none" w:sz="0" w:space="0" w:color="auto"/>
            <w:bottom w:val="none" w:sz="0" w:space="0" w:color="auto"/>
            <w:right w:val="none" w:sz="0" w:space="0" w:color="auto"/>
          </w:divBdr>
        </w:div>
      </w:divsChild>
    </w:div>
    <w:div w:id="2022008273">
      <w:bodyDiv w:val="1"/>
      <w:marLeft w:val="0"/>
      <w:marRight w:val="0"/>
      <w:marTop w:val="0"/>
      <w:marBottom w:val="0"/>
      <w:divBdr>
        <w:top w:val="none" w:sz="0" w:space="0" w:color="auto"/>
        <w:left w:val="none" w:sz="0" w:space="0" w:color="auto"/>
        <w:bottom w:val="none" w:sz="0" w:space="0" w:color="auto"/>
        <w:right w:val="none" w:sz="0" w:space="0" w:color="auto"/>
      </w:divBdr>
    </w:div>
    <w:div w:id="2054383177">
      <w:bodyDiv w:val="1"/>
      <w:marLeft w:val="0"/>
      <w:marRight w:val="0"/>
      <w:marTop w:val="0"/>
      <w:marBottom w:val="0"/>
      <w:divBdr>
        <w:top w:val="none" w:sz="0" w:space="0" w:color="auto"/>
        <w:left w:val="none" w:sz="0" w:space="0" w:color="auto"/>
        <w:bottom w:val="none" w:sz="0" w:space="0" w:color="auto"/>
        <w:right w:val="none" w:sz="0" w:space="0" w:color="auto"/>
      </w:divBdr>
      <w:divsChild>
        <w:div w:id="1733313083">
          <w:marLeft w:val="0"/>
          <w:marRight w:val="0"/>
          <w:marTop w:val="0"/>
          <w:marBottom w:val="0"/>
          <w:divBdr>
            <w:top w:val="none" w:sz="0" w:space="0" w:color="auto"/>
            <w:left w:val="none" w:sz="0" w:space="0" w:color="auto"/>
            <w:bottom w:val="none" w:sz="0" w:space="0" w:color="auto"/>
            <w:right w:val="none" w:sz="0" w:space="0" w:color="auto"/>
          </w:divBdr>
          <w:divsChild>
            <w:div w:id="1243950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TotalTime>
  <Pages>5</Pages>
  <Words>3726</Words>
  <Characters>21244</Characters>
  <Application>Microsoft Office Word</Application>
  <DocSecurity>0</DocSecurity>
  <Lines>177</Lines>
  <Paragraphs>49</Paragraphs>
  <ScaleCrop>false</ScaleCrop>
  <Company/>
  <LinksUpToDate>false</LinksUpToDate>
  <CharactersWithSpaces>24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Hussey, Ian (PSY)</cp:lastModifiedBy>
  <cp:revision>84</cp:revision>
  <dcterms:created xsi:type="dcterms:W3CDTF">2023-02-28T10:00:00Z</dcterms:created>
  <dcterms:modified xsi:type="dcterms:W3CDTF">2024-08-05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PemHZlcH"/&gt;&lt;style id="http://www.zotero.org/styles/apa" locale="en-US" hasBibliography="1" bibliographyStyleHasBeenSet="1"/&gt;&lt;prefs&gt;&lt;pref name="fieldType" value="Field"/&gt;&lt;/prefs&gt;&lt;/data&gt;</vt:lpwstr>
  </property>
</Properties>
</file>